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B60F1A">
      <w:pPr>
        <w:pStyle w:val="Title"/>
        <w:spacing w:line="360" w:lineRule="auto"/>
        <w:jc w:val="both"/>
      </w:pPr>
      <w:r>
        <w:t>Chapter 2 –</w:t>
      </w:r>
      <w:r w:rsidR="00034B85">
        <w:t xml:space="preserve"> Theory</w:t>
      </w:r>
    </w:p>
    <w:p w14:paraId="2E4D4EE8" w14:textId="4F928936" w:rsidR="00751443" w:rsidRDefault="004B7465" w:rsidP="00B60F1A">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We will also elaborate on</w:t>
      </w:r>
      <w:r w:rsidR="00751443">
        <w:t xml:space="preserve"> technologies that are important in understanding</w:t>
      </w:r>
      <w:r w:rsidR="006D5637">
        <w:t xml:space="preserve"> device detection as a general concept, as well as</w:t>
      </w:r>
      <w:r w:rsidR="00751443">
        <w:t xml:space="preserve"> th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59A9559C" w:rsidR="00AC0DD8" w:rsidRDefault="007919D8" w:rsidP="00B60F1A">
      <w:pPr>
        <w:pStyle w:val="Heading1"/>
        <w:spacing w:line="360" w:lineRule="auto"/>
        <w:jc w:val="both"/>
      </w:pPr>
      <w:r>
        <w:t>Concepts and Definitions</w:t>
      </w:r>
    </w:p>
    <w:p w14:paraId="7C652D63" w14:textId="083863F4" w:rsidR="00EF3671" w:rsidRDefault="00EF3671" w:rsidP="00B60F1A">
      <w:pPr>
        <w:pStyle w:val="Heading2"/>
        <w:spacing w:line="360" w:lineRule="auto"/>
        <w:jc w:val="both"/>
      </w:pPr>
      <w:r>
        <w:t>Hypertext Markup Language (HTML)</w:t>
      </w:r>
    </w:p>
    <w:p w14:paraId="723142FA" w14:textId="2C6E6A91" w:rsidR="008A32CF" w:rsidRDefault="008F197D" w:rsidP="00B60F1A">
      <w:pPr>
        <w:spacing w:line="360" w:lineRule="auto"/>
        <w:jc w:val="both"/>
      </w:pPr>
      <w:r>
        <w:t>HTML is the main markup language for displaying web pages and other information that can be displayed in a web browser.</w:t>
      </w:r>
      <w:r w:rsidR="00627557">
        <w:t xml:space="preserve"> </w:t>
      </w:r>
      <w:r w:rsidR="00DF7CAF">
        <w:t>The physicist Tim Berners-Lee first proposed it as an Internet-based hypertext system in 1989 while he was working as a contractor at CERN. He wrote the browser and server software to run the system at the end of 1990 and the first publicly available description of HTML was released on the Internet by him at the end of 1991. This first document described 18 semantic elements comprising the language, many of which still exist in today</w:t>
      </w:r>
      <w:r w:rsidR="00A2179A">
        <w:t>’</w:t>
      </w:r>
      <w:r w:rsidR="00DF7CAF">
        <w:t xml:space="preserve">s HTML standard. </w:t>
      </w:r>
      <w:r>
        <w:t>The language consists of preset tags</w:t>
      </w:r>
      <w:r w:rsidR="004F7D62">
        <w:t xml:space="preserve"> that form elements</w:t>
      </w:r>
      <w:r>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13166207" w14:textId="77777777" w:rsidR="00DF7CAF" w:rsidRDefault="00DF7CAF" w:rsidP="00B60F1A">
      <w:pPr>
        <w:spacing w:line="360" w:lineRule="auto"/>
        <w:jc w:val="both"/>
      </w:pPr>
    </w:p>
    <w:p w14:paraId="1B897A35" w14:textId="4608B381" w:rsidR="00A2179A" w:rsidRDefault="00873DF5" w:rsidP="00B60F1A">
      <w:pPr>
        <w:spacing w:line="360" w:lineRule="auto"/>
        <w:jc w:val="both"/>
      </w:pPr>
      <w:r>
        <w:rPr>
          <w:noProof/>
        </w:rPr>
        <w:lastRenderedPageBreak/>
        <mc:AlternateContent>
          <mc:Choice Requires="wpg">
            <w:drawing>
              <wp:anchor distT="0" distB="0" distL="114300" distR="114300" simplePos="0" relativeHeight="251659264" behindDoc="0" locked="0" layoutInCell="1" allowOverlap="1" wp14:anchorId="1BA4EC86" wp14:editId="61B60396">
                <wp:simplePos x="0" y="0"/>
                <wp:positionH relativeFrom="margin">
                  <wp:align>center</wp:align>
                </wp:positionH>
                <wp:positionV relativeFrom="paragraph">
                  <wp:posOffset>127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BE5263" w:rsidRPr="000048F2" w:rsidRDefault="00BE5263"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BE5263" w:rsidRPr="000048F2" w:rsidRDefault="00BE5263"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BE5263" w:rsidRPr="000048F2" w:rsidRDefault="00BE5263"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BE5263" w:rsidRPr="000048F2" w:rsidRDefault="00BE5263"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BE5263" w:rsidRPr="000048F2" w:rsidRDefault="00BE5263" w:rsidP="007D491D">
                              <w:pPr>
                                <w:rPr>
                                  <w:rFonts w:ascii="Consolas" w:hAnsi="Consolas"/>
                                  <w:sz w:val="20"/>
                                  <w:szCs w:val="20"/>
                                </w:rPr>
                              </w:pPr>
                              <w:r w:rsidRPr="000048F2">
                                <w:rPr>
                                  <w:rFonts w:ascii="Consolas" w:hAnsi="Consolas"/>
                                  <w:sz w:val="20"/>
                                  <w:szCs w:val="20"/>
                                </w:rPr>
                                <w:t xml:space="preserve">  &lt;/head&gt;</w:t>
                              </w:r>
                            </w:p>
                            <w:p w14:paraId="3FBC28C8" w14:textId="77777777" w:rsidR="00BE5263" w:rsidRPr="000048F2" w:rsidRDefault="00BE5263"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BE5263" w:rsidRPr="000048F2" w:rsidRDefault="00BE5263"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BE5263" w:rsidRPr="000048F2" w:rsidRDefault="00BE5263" w:rsidP="007D491D">
                              <w:pPr>
                                <w:rPr>
                                  <w:rFonts w:ascii="Consolas" w:hAnsi="Consolas"/>
                                  <w:sz w:val="20"/>
                                  <w:szCs w:val="20"/>
                                </w:rPr>
                              </w:pPr>
                              <w:r w:rsidRPr="000048F2">
                                <w:rPr>
                                  <w:rFonts w:ascii="Consolas" w:hAnsi="Consolas"/>
                                  <w:sz w:val="20"/>
                                  <w:szCs w:val="20"/>
                                </w:rPr>
                                <w:t xml:space="preserve">  &lt;/body&gt;</w:t>
                              </w:r>
                            </w:p>
                            <w:p w14:paraId="36AA1D93" w14:textId="77777777" w:rsidR="00BE5263" w:rsidRPr="000048F2" w:rsidRDefault="00BE5263"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BE5263" w:rsidRDefault="00BE5263" w:rsidP="007D491D">
                              <w:pPr>
                                <w:pStyle w:val="Caption"/>
                              </w:pPr>
                              <w:bookmarkStart w:id="0" w:name="_Ref217458642"/>
                              <w:r>
                                <w:t xml:space="preserve">Code Snippet </w:t>
                              </w:r>
                              <w:r w:rsidR="005443A7">
                                <w:fldChar w:fldCharType="begin"/>
                              </w:r>
                              <w:r w:rsidR="005443A7">
                                <w:instrText xml:space="preserve"> SEQ Code_Snippet \* ARABIC </w:instrText>
                              </w:r>
                              <w:r w:rsidR="005443A7">
                                <w:fldChar w:fldCharType="separate"/>
                              </w:r>
                              <w:r>
                                <w:rPr>
                                  <w:noProof/>
                                </w:rPr>
                                <w:t>1</w:t>
                              </w:r>
                              <w:r w:rsidR="005443A7">
                                <w:rPr>
                                  <w:noProof/>
                                </w:rPr>
                                <w:fldChar w:fldCharType="end"/>
                              </w:r>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1pt;width:369pt;height:2in;z-index:251659264;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7B2E27" w:rsidRPr="000048F2" w:rsidRDefault="007B2E27"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7B2E27" w:rsidRPr="000048F2" w:rsidRDefault="007B2E27"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7B2E27" w:rsidRPr="000048F2" w:rsidRDefault="007B2E27"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7B2E27" w:rsidRPr="000048F2" w:rsidRDefault="007B2E27"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7B2E27" w:rsidRPr="000048F2" w:rsidRDefault="007B2E27" w:rsidP="007D491D">
                        <w:pPr>
                          <w:rPr>
                            <w:rFonts w:ascii="Consolas" w:hAnsi="Consolas"/>
                            <w:sz w:val="20"/>
                            <w:szCs w:val="20"/>
                          </w:rPr>
                        </w:pPr>
                        <w:r w:rsidRPr="000048F2">
                          <w:rPr>
                            <w:rFonts w:ascii="Consolas" w:hAnsi="Consolas"/>
                            <w:sz w:val="20"/>
                            <w:szCs w:val="20"/>
                          </w:rPr>
                          <w:t xml:space="preserve">  &lt;/head&gt;</w:t>
                        </w:r>
                      </w:p>
                      <w:p w14:paraId="3FBC28C8" w14:textId="77777777" w:rsidR="007B2E27" w:rsidRPr="000048F2" w:rsidRDefault="007B2E27"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7B2E27" w:rsidRPr="000048F2" w:rsidRDefault="007B2E27"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7B2E27" w:rsidRPr="000048F2" w:rsidRDefault="007B2E27" w:rsidP="007D491D">
                        <w:pPr>
                          <w:rPr>
                            <w:rFonts w:ascii="Consolas" w:hAnsi="Consolas"/>
                            <w:sz w:val="20"/>
                            <w:szCs w:val="20"/>
                          </w:rPr>
                        </w:pPr>
                        <w:r w:rsidRPr="000048F2">
                          <w:rPr>
                            <w:rFonts w:ascii="Consolas" w:hAnsi="Consolas"/>
                            <w:sz w:val="20"/>
                            <w:szCs w:val="20"/>
                          </w:rPr>
                          <w:t xml:space="preserve">  &lt;/body&gt;</w:t>
                        </w:r>
                      </w:p>
                      <w:p w14:paraId="36AA1D93" w14:textId="77777777" w:rsidR="007B2E27" w:rsidRPr="000048F2" w:rsidRDefault="007B2E27"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7B2E27" w:rsidRDefault="007B2E27" w:rsidP="007D491D">
                        <w:pPr>
                          <w:pStyle w:val="Caption"/>
                        </w:pPr>
                        <w:bookmarkStart w:id="2" w:name="_Ref217458642"/>
                        <w:r>
                          <w:t xml:space="preserve">Code Snippet </w:t>
                        </w:r>
                        <w:fldSimple w:instr=" SEQ Code_Snippet \* ARABIC ">
                          <w:r>
                            <w:rPr>
                              <w:noProof/>
                            </w:rPr>
                            <w:t>1</w:t>
                          </w:r>
                        </w:fldSimple>
                        <w:bookmarkEnd w:id="2"/>
                        <w:r>
                          <w:t xml:space="preserve">: A Minimal HTML document with a title and a paragraph of text. </w:t>
                        </w:r>
                      </w:p>
                    </w:txbxContent>
                  </v:textbox>
                </v:shape>
                <w10:wrap type="topAndBottom" anchorx="margin"/>
              </v:group>
            </w:pict>
          </mc:Fallback>
        </mc:AlternateContent>
      </w:r>
      <w:r w:rsidR="00AF4B4F">
        <w:t xml:space="preserve">While earlier HTML standards included presentational tags for manipulating the </w:t>
      </w:r>
      <w:r w:rsidR="00136D9E">
        <w:t xml:space="preserve">look of </w:t>
      </w:r>
      <w:r w:rsidR="00AF4B4F">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22B91214" w14:textId="32AA3038" w:rsidR="00B861C4" w:rsidRDefault="00B861C4" w:rsidP="00B60F1A">
      <w:pPr>
        <w:spacing w:line="360" w:lineRule="auto"/>
        <w:jc w:val="both"/>
      </w:pPr>
    </w:p>
    <w:p w14:paraId="08FA5BCB" w14:textId="7BEAB063" w:rsidR="00A2179A" w:rsidRDefault="00A2179A" w:rsidP="00B60F1A">
      <w:pPr>
        <w:spacing w:line="360" w:lineRule="auto"/>
        <w:jc w:val="both"/>
      </w:pPr>
    </w:p>
    <w:p w14:paraId="257F04E0" w14:textId="464386EC" w:rsidR="00A2179A" w:rsidRDefault="00D84861" w:rsidP="00B60F1A">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0D99EC3B" w14:textId="4CA9FE02" w:rsidR="004F7D62" w:rsidRDefault="003258CF" w:rsidP="00B60F1A">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B60F1A">
      <w:pPr>
        <w:spacing w:line="360" w:lineRule="auto"/>
        <w:jc w:val="both"/>
      </w:pPr>
    </w:p>
    <w:p w14:paraId="2663B6EA" w14:textId="7603CC4F" w:rsidR="00C96927" w:rsidRDefault="00EE499B" w:rsidP="00B60F1A">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 HTML 5 features in browsers such as Int</w:t>
      </w:r>
      <w:r w:rsidR="00F028B5">
        <w:t>ernet</w:t>
      </w:r>
      <w:r w:rsidR="003B065D">
        <w:t xml:space="preserve"> Explorer (IE) 8 and older, as these</w:t>
      </w:r>
      <w:r w:rsidR="00173F38">
        <w:t xml:space="preserve"> do no</w:t>
      </w:r>
      <w:r w:rsidR="00F028B5">
        <w:t>t support much of the HTML 5 standard.</w:t>
      </w:r>
      <w:r w:rsidR="00E755CF">
        <w:t xml:space="preserve"> We will further elaborate on the concept of polyfills later in this chapter.</w:t>
      </w:r>
    </w:p>
    <w:p w14:paraId="41FE67E6" w14:textId="77777777" w:rsidR="00CB6A26" w:rsidRDefault="00CB6A26" w:rsidP="00B60F1A">
      <w:pPr>
        <w:spacing w:line="360" w:lineRule="auto"/>
        <w:jc w:val="both"/>
      </w:pPr>
    </w:p>
    <w:p w14:paraId="4C336538" w14:textId="50ED2259" w:rsidR="00CB6A26" w:rsidRDefault="00CB6A26" w:rsidP="00B60F1A">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9755DE">
        <w:t xml:space="preserve">Code Snippet </w:t>
      </w:r>
      <w:r w:rsidR="009755DE">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B60F1A">
      <w:pPr>
        <w:spacing w:line="360" w:lineRule="auto"/>
        <w:jc w:val="both"/>
      </w:pPr>
    </w:p>
    <w:p w14:paraId="4769C0E4" w14:textId="2CDEDA30" w:rsidR="00EF3671" w:rsidRDefault="00EF3671" w:rsidP="00B60F1A">
      <w:pPr>
        <w:pStyle w:val="Heading2"/>
        <w:spacing w:line="360" w:lineRule="auto"/>
        <w:jc w:val="both"/>
      </w:pPr>
      <w:r>
        <w:t>Cascading Style Sheets (CSS)</w:t>
      </w:r>
    </w:p>
    <w:p w14:paraId="2F714D1A" w14:textId="42FE95EA" w:rsidR="001373E0" w:rsidRDefault="00747AF8" w:rsidP="00B60F1A">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o at the time worked along side Berners-Lee at CERN and currently works as chief technology officer at Opera Software,</w:t>
      </w:r>
      <w:r w:rsidR="00405D80">
        <w:t xml:space="preserve"> proposed it to the W3C in 1994</w:t>
      </w:r>
      <w:r w:rsidR="000F235E">
        <w:t>, which promptly added work on CSS to the deliverables of the HTML editorial review board</w:t>
      </w:r>
      <w:r w:rsidR="00405D80">
        <w:t>. Lie designed it to solve the problem of having consistent a w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B60F1A">
      <w:pPr>
        <w:spacing w:line="360" w:lineRule="auto"/>
        <w:jc w:val="both"/>
      </w:pPr>
    </w:p>
    <w:p w14:paraId="321C5E6B" w14:textId="638FB6ED" w:rsidR="00833FCC" w:rsidRDefault="00833FCC" w:rsidP="00B60F1A">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B60F1A">
      <w:pPr>
        <w:spacing w:line="360" w:lineRule="auto"/>
        <w:jc w:val="both"/>
      </w:pPr>
    </w:p>
    <w:p w14:paraId="2E88F873" w14:textId="04085BF2" w:rsidR="0083454C" w:rsidRDefault="00B53B6A" w:rsidP="00B60F1A">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9323F2">
        <w:rPr>
          <w:i/>
        </w:rPr>
        <w:t xml:space="preserve"> (</w:t>
      </w:r>
      <w:r w:rsidR="009323F2">
        <w:rPr>
          <w:i/>
        </w:rPr>
        <w:fldChar w:fldCharType="begin"/>
      </w:r>
      <w:r w:rsidR="009323F2">
        <w:rPr>
          <w:i/>
        </w:rPr>
        <w:instrText xml:space="preserve"> REF _Ref217458520 \h </w:instrText>
      </w:r>
      <w:r w:rsidR="009323F2">
        <w:rPr>
          <w:i/>
        </w:rPr>
      </w:r>
      <w:r w:rsidR="009323F2">
        <w:rPr>
          <w:i/>
        </w:rPr>
        <w:fldChar w:fldCharType="separate"/>
      </w:r>
      <w:r w:rsidR="009755DE">
        <w:t xml:space="preserve">Code Snippet </w:t>
      </w:r>
      <w:r w:rsidR="009755DE">
        <w:rPr>
          <w:noProof/>
        </w:rPr>
        <w:t>2</w:t>
      </w:r>
      <w:r w:rsidR="009323F2">
        <w:rPr>
          <w:i/>
        </w:rPr>
        <w:fldChar w:fldCharType="end"/>
      </w:r>
      <w:r w:rsidR="009323F2">
        <w:rPr>
          <w:i/>
        </w:rPr>
        <w:t>)</w:t>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w:t>
      </w:r>
      <w:proofErr w:type="gramStart"/>
      <w:r w:rsidR="00390774">
        <w:t xml:space="preserve">as </w:t>
      </w:r>
      <w:r w:rsidR="007F5E00">
        <w:rPr>
          <w:i/>
        </w:rPr>
        <w:t>:</w:t>
      </w:r>
      <w:r w:rsidR="00390774" w:rsidRPr="00390774">
        <w:rPr>
          <w:i/>
        </w:rPr>
        <w:t>hover</w:t>
      </w:r>
      <w:proofErr w:type="gramEnd"/>
      <w:r w:rsidR="00390774">
        <w:t>, which applies to elements that a user hovers the mouse pointer over.</w:t>
      </w:r>
    </w:p>
    <w:p w14:paraId="02A17FC2" w14:textId="77777777" w:rsidR="00750FD9" w:rsidRDefault="00750FD9" w:rsidP="00B60F1A">
      <w:pPr>
        <w:spacing w:line="360" w:lineRule="auto"/>
        <w:jc w:val="both"/>
      </w:pPr>
    </w:p>
    <w:p w14:paraId="160E583A" w14:textId="4FE22130" w:rsidR="00A913B6" w:rsidRDefault="00750FD9" w:rsidP="00B60F1A">
      <w:pPr>
        <w:spacing w:line="360" w:lineRule="auto"/>
        <w:jc w:val="both"/>
      </w:pPr>
      <w:r>
        <w:rPr>
          <w:noProof/>
        </w:rPr>
        <mc:AlternateContent>
          <mc:Choice Requires="wpg">
            <w:drawing>
              <wp:anchor distT="0" distB="0" distL="114300" distR="114300" simplePos="0" relativeHeight="251660288" behindDoc="0" locked="0" layoutInCell="1" allowOverlap="1" wp14:anchorId="36C39108" wp14:editId="745E0EEC">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BE5263" w:rsidRDefault="00BE5263" w:rsidP="002F64E9">
                              <w:pPr>
                                <w:pStyle w:val="Caption"/>
                                <w:rPr>
                                  <w:noProof/>
                                </w:rPr>
                              </w:pPr>
                              <w:bookmarkStart w:id="1" w:name="_Ref217458520"/>
                              <w:r>
                                <w:t xml:space="preserve">Code Snippet </w:t>
                              </w:r>
                              <w:r w:rsidR="005443A7">
                                <w:fldChar w:fldCharType="begin"/>
                              </w:r>
                              <w:r w:rsidR="005443A7">
                                <w:instrText xml:space="preserve"> SEQ Code_Snippet \* ARABIC </w:instrText>
                              </w:r>
                              <w:r w:rsidR="005443A7">
                                <w:fldChar w:fldCharType="separate"/>
                              </w:r>
                              <w:r>
                                <w:rPr>
                                  <w:noProof/>
                                </w:rPr>
                                <w:t>2</w:t>
                              </w:r>
                              <w:r w:rsidR="005443A7">
                                <w:rPr>
                                  <w:noProof/>
                                </w:rPr>
                                <w:fldChar w:fldCharType="end"/>
                              </w:r>
                              <w:bookmarkEnd w:id="1"/>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BE5263" w:rsidRPr="00390774" w:rsidRDefault="00BE5263"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BE5263" w:rsidRPr="00390774" w:rsidRDefault="00BE5263"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BE5263" w:rsidRPr="00390774" w:rsidRDefault="00BE5263"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BE5263" w:rsidRPr="00390774" w:rsidRDefault="00BE5263" w:rsidP="002F64E9">
                              <w:pPr>
                                <w:rPr>
                                  <w:rFonts w:ascii="Consolas" w:hAnsi="Consolas"/>
                                  <w:sz w:val="20"/>
                                  <w:szCs w:val="20"/>
                                </w:rPr>
                              </w:pPr>
                              <w:r w:rsidRPr="00390774">
                                <w:rPr>
                                  <w:rFonts w:ascii="Consolas" w:hAnsi="Consolas"/>
                                  <w:sz w:val="20"/>
                                  <w:szCs w:val="20"/>
                                </w:rPr>
                                <w:t xml:space="preserve"> ...]</w:t>
                              </w:r>
                            </w:p>
                            <w:p w14:paraId="487C67A0" w14:textId="77777777" w:rsidR="00BE5263" w:rsidRPr="00390774" w:rsidRDefault="00BE5263" w:rsidP="002F64E9">
                              <w:pPr>
                                <w:rPr>
                                  <w:rFonts w:ascii="Consolas" w:hAnsi="Consolas"/>
                                  <w:sz w:val="20"/>
                                  <w:szCs w:val="20"/>
                                </w:rPr>
                              </w:pPr>
                              <w:r w:rsidRPr="00390774">
                                <w:rPr>
                                  <w:rFonts w:ascii="Consolas" w:hAnsi="Consolas"/>
                                  <w:sz w:val="20"/>
                                  <w:szCs w:val="20"/>
                                </w:rPr>
                                <w:t>}</w:t>
                              </w:r>
                            </w:p>
                            <w:p w14:paraId="67A04F12" w14:textId="77777777" w:rsidR="00BE5263" w:rsidRPr="00390774" w:rsidRDefault="00BE5263"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60288;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type id="_x0000_t202" coordsize="21600,21600" o:spt="202" path="m0,0l0,21600,21600,21600,21600,0xe">
                  <v:stroke joinstyle="miter"/>
                  <v:path gradientshapeok="t" o:connecttype="rect"/>
                </v:shapetype>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BE5263" w:rsidRDefault="00BE5263" w:rsidP="002F64E9">
                        <w:pPr>
                          <w:pStyle w:val="Caption"/>
                          <w:rPr>
                            <w:noProof/>
                          </w:rPr>
                        </w:pPr>
                        <w:bookmarkStart w:id="2" w:name="_Ref217458520"/>
                        <w:r>
                          <w:t xml:space="preserve">Code Snippet </w:t>
                        </w:r>
                        <w:fldSimple w:instr=" SEQ Code_Snippet \* ARABIC ">
                          <w:r>
                            <w:rPr>
                              <w:noProof/>
                            </w:rPr>
                            <w:t>2</w:t>
                          </w:r>
                        </w:fldSimple>
                        <w:bookmarkEnd w:id="2"/>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BE5263" w:rsidRPr="00390774" w:rsidRDefault="00BE5263"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BE5263" w:rsidRPr="00390774" w:rsidRDefault="00BE5263"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BE5263" w:rsidRPr="00390774" w:rsidRDefault="00BE5263"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BE5263" w:rsidRPr="00390774" w:rsidRDefault="00BE5263" w:rsidP="002F64E9">
                        <w:pPr>
                          <w:rPr>
                            <w:rFonts w:ascii="Consolas" w:hAnsi="Consolas"/>
                            <w:sz w:val="20"/>
                            <w:szCs w:val="20"/>
                          </w:rPr>
                        </w:pPr>
                        <w:r w:rsidRPr="00390774">
                          <w:rPr>
                            <w:rFonts w:ascii="Consolas" w:hAnsi="Consolas"/>
                            <w:sz w:val="20"/>
                            <w:szCs w:val="20"/>
                          </w:rPr>
                          <w:t xml:space="preserve"> ...]</w:t>
                        </w:r>
                      </w:p>
                      <w:p w14:paraId="487C67A0" w14:textId="77777777" w:rsidR="00BE5263" w:rsidRPr="00390774" w:rsidRDefault="00BE5263" w:rsidP="002F64E9">
                        <w:pPr>
                          <w:rPr>
                            <w:rFonts w:ascii="Consolas" w:hAnsi="Consolas"/>
                            <w:sz w:val="20"/>
                            <w:szCs w:val="20"/>
                          </w:rPr>
                        </w:pPr>
                        <w:r w:rsidRPr="00390774">
                          <w:rPr>
                            <w:rFonts w:ascii="Consolas" w:hAnsi="Consolas"/>
                            <w:sz w:val="20"/>
                            <w:szCs w:val="20"/>
                          </w:rPr>
                          <w:t>}</w:t>
                        </w:r>
                      </w:p>
                      <w:p w14:paraId="67A04F12" w14:textId="77777777" w:rsidR="00BE5263" w:rsidRPr="00390774" w:rsidRDefault="00BE5263"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4901500E" w14:textId="384CDDD9" w:rsidR="006B29DE" w:rsidRDefault="00A61937" w:rsidP="00B60F1A">
      <w:pPr>
        <w:spacing w:line="360" w:lineRule="auto"/>
        <w:jc w:val="both"/>
      </w:pPr>
      <w:r>
        <w:t>To define the margin, border and padding of an element in the DOM tree, CSS generates several rectangular boxes around the element in what is called the “Box Model”. The Box Model</w:t>
      </w:r>
      <w:r w:rsidR="0052725A">
        <w:t xml:space="preserve"> (</w:t>
      </w:r>
      <w:r w:rsidR="00CD77B3">
        <w:fldChar w:fldCharType="begin"/>
      </w:r>
      <w:r w:rsidR="00CD77B3">
        <w:instrText xml:space="preserve"> REF _Ref217632998 \h </w:instrText>
      </w:r>
      <w:r w:rsidR="00CD77B3">
        <w:fldChar w:fldCharType="separate"/>
      </w:r>
      <w:r w:rsidR="009755DE">
        <w:t xml:space="preserve">Figure </w:t>
      </w:r>
      <w:r w:rsidR="009755DE">
        <w:rPr>
          <w:noProof/>
        </w:rPr>
        <w:t>1</w:t>
      </w:r>
      <w:r w:rsidR="00CD77B3">
        <w:fldChar w:fldCharType="end"/>
      </w:r>
      <w:r w:rsidR="0052725A">
        <w:t>)</w:t>
      </w:r>
      <w:r>
        <w:t xml:space="preserve"> is defined as having the content of the element in the center, followed by padding, a border, and a margin. The padding spaces the content from its border, while the margin spaces the border from other elements in the DOM.</w:t>
      </w:r>
    </w:p>
    <w:p w14:paraId="19D49AAD" w14:textId="7EBB4FE0" w:rsidR="00B0287E" w:rsidRDefault="00A913B6" w:rsidP="00B60F1A">
      <w:pPr>
        <w:spacing w:line="360" w:lineRule="auto"/>
        <w:jc w:val="both"/>
      </w:pPr>
      <w:r>
        <w:rPr>
          <w:noProof/>
        </w:rPr>
        <mc:AlternateContent>
          <mc:Choice Requires="wpg">
            <w:drawing>
              <wp:anchor distT="0" distB="0" distL="114300" distR="114300" simplePos="0" relativeHeight="251661312" behindDoc="0" locked="0" layoutInCell="1" allowOverlap="1" wp14:anchorId="43AB005E" wp14:editId="3CF2F226">
                <wp:simplePos x="0" y="0"/>
                <wp:positionH relativeFrom="margin">
                  <wp:align>center</wp:align>
                </wp:positionH>
                <wp:positionV relativeFrom="paragraph">
                  <wp:posOffset>444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22D7E95A" w:rsidR="00BE5263" w:rsidRDefault="00BE5263" w:rsidP="00A913B6">
                              <w:pPr>
                                <w:pStyle w:val="Caption"/>
                                <w:rPr>
                                  <w:noProof/>
                                </w:rPr>
                              </w:pPr>
                              <w:bookmarkStart w:id="2" w:name="_Ref217632998"/>
                              <w:r>
                                <w:t xml:space="preserve">Figure </w:t>
                              </w:r>
                              <w:r w:rsidR="005443A7">
                                <w:fldChar w:fldCharType="begin"/>
                              </w:r>
                              <w:r w:rsidR="005443A7">
                                <w:instrText xml:space="preserve"> SEQ Figure \* ARABIC </w:instrText>
                              </w:r>
                              <w:r w:rsidR="005443A7">
                                <w:fldChar w:fldCharType="separate"/>
                              </w:r>
                              <w:r>
                                <w:rPr>
                                  <w:noProof/>
                                </w:rPr>
                                <w:t>1</w:t>
                              </w:r>
                              <w:r w:rsidR="005443A7">
                                <w:rPr>
                                  <w:noProof/>
                                </w:rPr>
                                <w:fldChar w:fldCharType="end"/>
                              </w:r>
                              <w:bookmarkEnd w:id="2"/>
                              <w:r>
                                <w:t>: The CSS Box Model. Source: Th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35pt;width:330.9pt;height:274.85pt;z-index:251661312;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9"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22D7E95A" w:rsidR="007B2E27" w:rsidRDefault="007B2E27" w:rsidP="00A913B6">
                        <w:pPr>
                          <w:pStyle w:val="Caption"/>
                          <w:rPr>
                            <w:noProof/>
                          </w:rPr>
                        </w:pPr>
                        <w:bookmarkStart w:id="8" w:name="_Ref217632998"/>
                        <w:r>
                          <w:t xml:space="preserve">Figure </w:t>
                        </w:r>
                        <w:fldSimple w:instr=" SEQ Figure \* ARABIC ">
                          <w:r>
                            <w:rPr>
                              <w:noProof/>
                            </w:rPr>
                            <w:t>1</w:t>
                          </w:r>
                        </w:fldSimple>
                        <w:bookmarkEnd w:id="8"/>
                        <w:r>
                          <w:t>: The CSS Box Model. Source: The W3C CSS 2.1 Specification.</w:t>
                        </w:r>
                      </w:p>
                    </w:txbxContent>
                  </v:textbox>
                </v:shape>
                <w10:wrap type="topAndBottom" anchorx="margin"/>
              </v:group>
            </w:pict>
          </mc:Fallback>
        </mc:AlternateContent>
      </w:r>
    </w:p>
    <w:p w14:paraId="5CE6B5BC" w14:textId="74A16065" w:rsidR="00A648EE" w:rsidRDefault="00EC52D9" w:rsidP="00B60F1A">
      <w:pPr>
        <w:spacing w:line="360" w:lineRule="auto"/>
        <w:jc w:val="both"/>
      </w:pPr>
      <w:r>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w:t>
      </w:r>
      <w:proofErr w:type="spellStart"/>
      <w:r w:rsidR="009E65B1">
        <w:t>a.emphasized</w:t>
      </w:r>
      <w:proofErr w:type="spellEnd"/>
      <w:r w:rsidR="009E65B1">
        <w:t>”, the properties in “</w:t>
      </w:r>
      <w:proofErr w:type="spellStart"/>
      <w:r w:rsidR="009E65B1">
        <w:t>a.emphasized</w:t>
      </w:r>
      <w:proofErr w:type="spellEnd"/>
      <w:r w:rsidR="009E65B1">
        <w:t>” will be prioritized over the same properties in “a” for anchor elements with the “emphasized” class attribute</w:t>
      </w:r>
      <w:r w:rsidR="00A648EE">
        <w:t xml:space="preserve"> (</w:t>
      </w:r>
      <w:r w:rsidR="00143946">
        <w:fldChar w:fldCharType="begin"/>
      </w:r>
      <w:r w:rsidR="00143946">
        <w:instrText xml:space="preserve"> REF _Ref217460113 \h </w:instrText>
      </w:r>
      <w:r w:rsidR="00143946">
        <w:fldChar w:fldCharType="separate"/>
      </w:r>
      <w:r w:rsidR="009755DE">
        <w:t xml:space="preserve">Code Snippet </w:t>
      </w:r>
      <w:r w:rsidR="009755DE">
        <w:rPr>
          <w:noProof/>
        </w:rPr>
        <w:t>3</w:t>
      </w:r>
      <w:r w:rsidR="00143946">
        <w:fldChar w:fldCharType="end"/>
      </w:r>
      <w:r w:rsidR="00A648EE">
        <w:t>)</w:t>
      </w:r>
      <w:r w:rsidR="009E65B1">
        <w:t>.</w:t>
      </w:r>
    </w:p>
    <w:p w14:paraId="59AE2455" w14:textId="77777777" w:rsidR="00B0287E" w:rsidRDefault="00B0287E" w:rsidP="00B60F1A">
      <w:pPr>
        <w:spacing w:line="360" w:lineRule="auto"/>
        <w:jc w:val="both"/>
      </w:pPr>
    </w:p>
    <w:p w14:paraId="67E59F85" w14:textId="509B5B7B" w:rsidR="00C92707" w:rsidRDefault="00B0287E" w:rsidP="00B60F1A">
      <w:pPr>
        <w:spacing w:line="360" w:lineRule="auto"/>
        <w:jc w:val="both"/>
      </w:pPr>
      <w:r>
        <w:rPr>
          <w:noProof/>
        </w:rPr>
        <mc:AlternateContent>
          <mc:Choice Requires="wpg">
            <w:drawing>
              <wp:anchor distT="0" distB="0" distL="114300" distR="114300" simplePos="0" relativeHeight="251662336" behindDoc="0" locked="0" layoutInCell="1" allowOverlap="1" wp14:anchorId="2B6DA4C7" wp14:editId="3E877236">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BE5263" w:rsidRPr="00803181" w:rsidRDefault="00BE5263" w:rsidP="00B0287E">
                              <w:pPr>
                                <w:pStyle w:val="Caption"/>
                                <w:rPr>
                                  <w:noProof/>
                                </w:rPr>
                              </w:pPr>
                              <w:bookmarkStart w:id="3" w:name="_Ref217460113"/>
                              <w:r>
                                <w:t xml:space="preserve">Code Snippet </w:t>
                              </w:r>
                              <w:r w:rsidR="005443A7">
                                <w:fldChar w:fldCharType="begin"/>
                              </w:r>
                              <w:r w:rsidR="005443A7">
                                <w:instrText xml:space="preserve"> SEQ Code_Snippet \* ARABIC </w:instrText>
                              </w:r>
                              <w:r w:rsidR="005443A7">
                                <w:fldChar w:fldCharType="separate"/>
                              </w:r>
                              <w:r>
                                <w:rPr>
                                  <w:noProof/>
                                </w:rPr>
                                <w:t>3</w:t>
                              </w:r>
                              <w:r w:rsidR="005443A7">
                                <w:rPr>
                                  <w:noProof/>
                                </w:rPr>
                                <w:fldChar w:fldCharType="end"/>
                              </w:r>
                              <w:bookmarkEnd w:id="3"/>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BE5263" w:rsidRPr="005E34CF" w:rsidRDefault="00BE5263"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BE5263" w:rsidRPr="005E34CF" w:rsidRDefault="00BE5263"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BE5263" w:rsidRPr="005E34CF" w:rsidRDefault="00BE5263"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BE5263" w:rsidRDefault="00BE5263" w:rsidP="00B0287E">
                              <w:pPr>
                                <w:rPr>
                                  <w:rFonts w:ascii="Consolas" w:hAnsi="Consolas"/>
                                  <w:sz w:val="20"/>
                                  <w:szCs w:val="20"/>
                                </w:rPr>
                              </w:pPr>
                              <w:r w:rsidRPr="005E34CF">
                                <w:rPr>
                                  <w:rFonts w:ascii="Consolas" w:hAnsi="Consolas"/>
                                  <w:sz w:val="20"/>
                                  <w:szCs w:val="20"/>
                                </w:rPr>
                                <w:t>}</w:t>
                              </w:r>
                            </w:p>
                            <w:p w14:paraId="5EBBE56B" w14:textId="77777777" w:rsidR="00BE5263" w:rsidRDefault="00BE5263"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BE5263" w:rsidRDefault="00BE5263"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BE5263" w:rsidRDefault="00BE5263"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BE5263" w:rsidRPr="005E34CF" w:rsidRDefault="00BE5263" w:rsidP="00B0287E">
                              <w:pPr>
                                <w:rPr>
                                  <w:rFonts w:ascii="Consolas" w:hAnsi="Consolas"/>
                                  <w:sz w:val="20"/>
                                  <w:szCs w:val="20"/>
                                </w:rPr>
                              </w:pPr>
                              <w:r>
                                <w:rPr>
                                  <w:rFonts w:ascii="Consolas" w:hAnsi="Consolas"/>
                                  <w:sz w:val="20"/>
                                  <w:szCs w:val="20"/>
                                </w:rPr>
                                <w:t>}</w:t>
                              </w:r>
                            </w:p>
                            <w:p w14:paraId="4D910C8D" w14:textId="77777777" w:rsidR="00BE5263" w:rsidRPr="005E34CF" w:rsidRDefault="00BE5263"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2336;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7B2E27" w:rsidRPr="00803181" w:rsidRDefault="007B2E27" w:rsidP="00B0287E">
                        <w:pPr>
                          <w:pStyle w:val="Caption"/>
                          <w:rPr>
                            <w:noProof/>
                          </w:rPr>
                        </w:pPr>
                        <w:bookmarkStart w:id="10" w:name="_Ref217460113"/>
                        <w:r>
                          <w:t xml:space="preserve">Code Snippet </w:t>
                        </w:r>
                        <w:fldSimple w:instr=" SEQ Code_Snippet \* ARABIC ">
                          <w:r>
                            <w:rPr>
                              <w:noProof/>
                            </w:rPr>
                            <w:t>3</w:t>
                          </w:r>
                        </w:fldSimple>
                        <w:bookmarkEnd w:id="10"/>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7B2E27" w:rsidRPr="005E34CF" w:rsidRDefault="007B2E27"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7B2E27" w:rsidRPr="005E34CF" w:rsidRDefault="007B2E27"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7B2E27" w:rsidRPr="005E34CF" w:rsidRDefault="007B2E27"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7B2E27" w:rsidRDefault="007B2E27" w:rsidP="00B0287E">
                        <w:pPr>
                          <w:rPr>
                            <w:rFonts w:ascii="Consolas" w:hAnsi="Consolas"/>
                            <w:sz w:val="20"/>
                            <w:szCs w:val="20"/>
                          </w:rPr>
                        </w:pPr>
                        <w:r w:rsidRPr="005E34CF">
                          <w:rPr>
                            <w:rFonts w:ascii="Consolas" w:hAnsi="Consolas"/>
                            <w:sz w:val="20"/>
                            <w:szCs w:val="20"/>
                          </w:rPr>
                          <w:t>}</w:t>
                        </w:r>
                      </w:p>
                      <w:p w14:paraId="5EBBE56B" w14:textId="77777777" w:rsidR="007B2E27" w:rsidRDefault="007B2E27"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7B2E27" w:rsidRDefault="007B2E27"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7B2E27" w:rsidRDefault="007B2E27"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7B2E27" w:rsidRPr="005E34CF" w:rsidRDefault="007B2E27" w:rsidP="00B0287E">
                        <w:pPr>
                          <w:rPr>
                            <w:rFonts w:ascii="Consolas" w:hAnsi="Consolas"/>
                            <w:sz w:val="20"/>
                            <w:szCs w:val="20"/>
                          </w:rPr>
                        </w:pPr>
                        <w:r>
                          <w:rPr>
                            <w:rFonts w:ascii="Consolas" w:hAnsi="Consolas"/>
                            <w:sz w:val="20"/>
                            <w:szCs w:val="20"/>
                          </w:rPr>
                          <w:t>}</w:t>
                        </w:r>
                      </w:p>
                      <w:p w14:paraId="4D910C8D" w14:textId="77777777" w:rsidR="007B2E27" w:rsidRPr="005E34CF" w:rsidRDefault="007B2E27"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B60F1A">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B60F1A">
      <w:pPr>
        <w:spacing w:line="360" w:lineRule="auto"/>
        <w:jc w:val="both"/>
      </w:pPr>
    </w:p>
    <w:p w14:paraId="67A93B83" w14:textId="47FB11CA" w:rsidR="00C90D06" w:rsidRDefault="00C90D06" w:rsidP="00B60F1A">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B60F1A">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B60F1A">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B60F1A">
      <w:pPr>
        <w:spacing w:line="360" w:lineRule="auto"/>
        <w:jc w:val="both"/>
      </w:pPr>
    </w:p>
    <w:p w14:paraId="7E3233EB" w14:textId="1E4BACDD" w:rsidR="00967AF9" w:rsidRPr="009E65B1" w:rsidRDefault="00967AF9" w:rsidP="00B60F1A">
      <w:pPr>
        <w:spacing w:line="360" w:lineRule="auto"/>
        <w:jc w:val="both"/>
      </w:pPr>
      <w:r>
        <w:t>CSS also allows for using different styles depending on th</w:t>
      </w:r>
      <w:r w:rsidR="0009636E">
        <w:t>e media type</w:t>
      </w:r>
      <w:r w:rsidR="002433FC">
        <w:t xml:space="preserve"> from version 2 onwards</w:t>
      </w:r>
      <w:r w:rsidR="0009636E">
        <w:t>. E.g. this can allow</w:t>
      </w:r>
      <w:r>
        <w:t xml:space="preserve"> for differentiating between regular screen versions and printed versions of a document – giving authors the ability to tailor a document</w:t>
      </w:r>
      <w:r w:rsidR="00024417">
        <w:t>’</w:t>
      </w:r>
      <w:r>
        <w:t>s p</w:t>
      </w:r>
      <w:r w:rsidR="00C50CDA">
        <w:t>resentation to different media</w:t>
      </w:r>
      <w:r>
        <w:t>.</w:t>
      </w:r>
    </w:p>
    <w:p w14:paraId="2E04D288" w14:textId="48922C44" w:rsidR="00C96927" w:rsidRDefault="00A6077F" w:rsidP="00B60F1A">
      <w:pPr>
        <w:pStyle w:val="Heading3"/>
        <w:spacing w:line="360" w:lineRule="auto"/>
        <w:jc w:val="both"/>
      </w:pPr>
      <w:r>
        <w:t>Media Queries</w:t>
      </w:r>
    </w:p>
    <w:p w14:paraId="1C95E1CB" w14:textId="0F785037" w:rsidR="00853E64" w:rsidRDefault="0009636E" w:rsidP="00B60F1A">
      <w:pPr>
        <w:spacing w:line="360" w:lineRule="auto"/>
        <w:jc w:val="both"/>
      </w:pPr>
      <w:r>
        <w:t>Media Queries are defined in the CSS 3 st</w:t>
      </w:r>
      <w:r w:rsidR="00B4700B">
        <w:t xml:space="preserve">andard as an extension of the old media type detection from CSS 2.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77777777" w:rsidR="008D65BD" w:rsidRDefault="008D65BD" w:rsidP="00B60F1A">
      <w:pPr>
        <w:spacing w:line="360" w:lineRule="auto"/>
        <w:jc w:val="both"/>
      </w:pPr>
    </w:p>
    <w:p w14:paraId="3F4DC820" w14:textId="77777777" w:rsidR="008D65BD" w:rsidRDefault="008D65BD" w:rsidP="00B60F1A">
      <w:pPr>
        <w:spacing w:line="360" w:lineRule="auto"/>
        <w:jc w:val="both"/>
      </w:pPr>
      <w:r>
        <w:rPr>
          <w:noProof/>
        </w:rPr>
        <mc:AlternateContent>
          <mc:Choice Requires="wpg">
            <w:drawing>
              <wp:anchor distT="0" distB="0" distL="114300" distR="114300" simplePos="0" relativeHeight="251663360" behindDoc="0" locked="0" layoutInCell="1" allowOverlap="1" wp14:anchorId="15928966" wp14:editId="614A56F5">
                <wp:simplePos x="0" y="0"/>
                <wp:positionH relativeFrom="margin">
                  <wp:align>center</wp:align>
                </wp:positionH>
                <wp:positionV relativeFrom="paragraph">
                  <wp:posOffset>1905</wp:posOffset>
                </wp:positionV>
                <wp:extent cx="4800600" cy="99949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4800600" cy="999490"/>
                          <a:chOff x="0" y="0"/>
                          <a:chExt cx="4800600" cy="999490"/>
                        </a:xfrm>
                      </wpg:grpSpPr>
                      <wps:wsp>
                        <wps:cNvPr id="5" name="Text Box 5"/>
                        <wps:cNvSpPr txBox="1"/>
                        <wps:spPr>
                          <a:xfrm>
                            <a:off x="0" y="0"/>
                            <a:ext cx="4763770" cy="5715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EE4605D" w14:textId="77777777" w:rsidR="00BE5263" w:rsidRPr="00CD36BC" w:rsidRDefault="00BE5263"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BE5263" w:rsidRPr="00CD36BC" w:rsidRDefault="00BE5263">
                              <w:pPr>
                                <w:rPr>
                                  <w:rFonts w:ascii="Consolas" w:hAnsi="Consolas"/>
                                </w:rPr>
                              </w:pP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0" y="604520"/>
                            <a:ext cx="48006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581FC5F1" w:rsidR="00BE5263" w:rsidRDefault="00BE5263" w:rsidP="00CD36BC">
                              <w:pPr>
                                <w:pStyle w:val="Caption"/>
                                <w:rPr>
                                  <w:noProof/>
                                </w:rPr>
                              </w:pPr>
                              <w:bookmarkStart w:id="4" w:name="_Ref217460309"/>
                              <w:r>
                                <w:t xml:space="preserve">Code Snippet </w:t>
                              </w:r>
                              <w:r w:rsidR="005443A7">
                                <w:fldChar w:fldCharType="begin"/>
                              </w:r>
                              <w:r w:rsidR="005443A7">
                                <w:instrText xml:space="preserve"> SEQ Code_Snippet \* ARABIC </w:instrText>
                              </w:r>
                              <w:r w:rsidR="005443A7">
                                <w:fldChar w:fldCharType="separate"/>
                              </w:r>
                              <w:r>
                                <w:rPr>
                                  <w:noProof/>
                                </w:rPr>
                                <w:t>4</w:t>
                              </w:r>
                              <w:r w:rsidR="005443A7">
                                <w:rPr>
                                  <w:noProof/>
                                </w:rPr>
                                <w:fldChar w:fldCharType="end"/>
                              </w:r>
                              <w:bookmarkEnd w:id="4"/>
                              <w:r>
                                <w:t>: An example of a Media Query for a screen media type with a screen width between 400px and 700p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15pt;width:378pt;height:78.7pt;z-index:251663360;mso-position-horizontal:center;mso-position-horizontal-relative:margin" coordsize="4800600,999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">
                <v:shape id="Text Box 5" o:spid="_x0000_s1039" type="#_x0000_t202" style="position:absolute;width:4763770;height:5715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3EE4605D" w14:textId="77777777" w:rsidR="007B2E27" w:rsidRPr="00CD36BC" w:rsidRDefault="007B2E27"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7B2E27" w:rsidRPr="00CD36BC" w:rsidRDefault="007B2E27">
                        <w:pPr>
                          <w:rPr>
                            <w:rFonts w:ascii="Consolas" w:hAnsi="Consolas"/>
                          </w:rPr>
                        </w:pPr>
                      </w:p>
                    </w:txbxContent>
                  </v:textbox>
                </v:shape>
                <v:shape id="Text Box 6" o:spid="_x0000_s1040" type="#_x0000_t202" style="position:absolute;top:604520;width:48006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4BF264AE" w14:textId="581FC5F1" w:rsidR="007B2E27" w:rsidRDefault="007B2E27" w:rsidP="00CD36BC">
                        <w:pPr>
                          <w:pStyle w:val="Caption"/>
                          <w:rPr>
                            <w:noProof/>
                          </w:rPr>
                        </w:pPr>
                        <w:bookmarkStart w:id="12" w:name="_Ref217460309"/>
                        <w:r>
                          <w:t xml:space="preserve">Code Snippet </w:t>
                        </w:r>
                        <w:fldSimple w:instr=" SEQ Code_Snippet \* ARABIC ">
                          <w:r>
                            <w:rPr>
                              <w:noProof/>
                            </w:rPr>
                            <w:t>4</w:t>
                          </w:r>
                        </w:fldSimple>
                        <w:bookmarkEnd w:id="12"/>
                        <w:r>
                          <w:t>: An example of a Media Query for a screen media type with a screen width between 400px and 700px</w:t>
                        </w:r>
                      </w:p>
                    </w:txbxContent>
                  </v:textbox>
                </v:shape>
                <w10:wrap type="topAndBottom" anchorx="margin"/>
              </v:group>
            </w:pict>
          </mc:Fallback>
        </mc:AlternateContent>
      </w:r>
    </w:p>
    <w:p w14:paraId="6F1C2758" w14:textId="26034526" w:rsidR="006C3C74" w:rsidRDefault="00F31F2D" w:rsidP="00B60F1A">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screen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w:t>
      </w:r>
      <w:r w:rsidR="008569AE">
        <w:t xml:space="preserve"> (</w:t>
      </w:r>
      <w:r w:rsidR="008569AE">
        <w:fldChar w:fldCharType="begin"/>
      </w:r>
      <w:r w:rsidR="008569AE">
        <w:instrText xml:space="preserve"> REF _Ref217460309 \h </w:instrText>
      </w:r>
      <w:r w:rsidR="008569AE">
        <w:fldChar w:fldCharType="separate"/>
      </w:r>
      <w:r w:rsidR="009755DE">
        <w:t xml:space="preserve">Code Snippet </w:t>
      </w:r>
      <w:r w:rsidR="009755DE">
        <w:rPr>
          <w:noProof/>
        </w:rPr>
        <w:t>4</w:t>
      </w:r>
      <w:r w:rsidR="008569AE">
        <w:fldChar w:fldCharType="end"/>
      </w:r>
      <w:r w:rsidR="008569AE">
        <w:t>)</w:t>
      </w:r>
      <w:r w:rsidR="005F11F9">
        <w:t>,</w:t>
      </w:r>
      <w:r w:rsidR="00B952CC">
        <w:t xml:space="preserve"> for a given rule set means being able to tailor the presentat</w:t>
      </w:r>
      <w:r w:rsidR="00474D00">
        <w:t>ion more a</w:t>
      </w:r>
      <w:r w:rsidR="0075346C">
        <w:t>ccurately to a specific device.</w:t>
      </w:r>
    </w:p>
    <w:p w14:paraId="73734E69" w14:textId="30D2CF2E" w:rsidR="00F64C24" w:rsidRDefault="00F64C24" w:rsidP="00B60F1A">
      <w:pPr>
        <w:pStyle w:val="Heading3"/>
        <w:spacing w:line="360" w:lineRule="auto"/>
        <w:jc w:val="both"/>
      </w:pPr>
      <w:r>
        <w:t>Fluid Grids</w:t>
      </w:r>
    </w:p>
    <w:p w14:paraId="29941412" w14:textId="799FAFF6" w:rsidR="00F64C24" w:rsidRDefault="00F64C24" w:rsidP="00B60F1A">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xml:space="preserve">, instead of pixels. </w:t>
      </w:r>
      <w:commentRangeStart w:id="5"/>
      <w:r w:rsidR="00F81767">
        <w:t>This means that layouts can flow freely outward and inward</w:t>
      </w:r>
      <w:r w:rsidR="00CD1F20">
        <w:t xml:space="preserve"> as the viewport size changes</w:t>
      </w:r>
      <w:r w:rsidR="00F81767">
        <w:t xml:space="preserve"> without breaking</w:t>
      </w:r>
      <w:commentRangeEnd w:id="5"/>
      <w:r w:rsidR="00CD1F20">
        <w:t xml:space="preserve">, </w:t>
      </w:r>
      <w:r w:rsidR="006B0D68">
        <w:rPr>
          <w:rStyle w:val="CommentReference"/>
        </w:rPr>
        <w:commentReference w:id="5"/>
      </w:r>
      <w:r w:rsidR="00F81767">
        <w:t>hence the name “fluid grid”.</w:t>
      </w:r>
      <w:r w:rsidR="007D3863">
        <w:t xml:space="preserve"> The viewport in this context is defined by the W3C as </w:t>
      </w:r>
      <w:commentRangeStart w:id="6"/>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7D3863">
        <w:t xml:space="preserve">. </w:t>
      </w:r>
      <w:commentRangeEnd w:id="6"/>
      <w:r w:rsidR="002E24D6">
        <w:rPr>
          <w:rStyle w:val="CommentReference"/>
        </w:rPr>
        <w:commentReference w:id="6"/>
      </w:r>
      <w:r w:rsidR="00F81767">
        <w:t xml:space="preserve">This method of styling layouts is inherently more flexible than the old method of </w:t>
      </w:r>
      <w:r w:rsidR="00CE21D3">
        <w:t>using pixels to define the di</w:t>
      </w:r>
      <w:r w:rsidR="001B064E">
        <w:t>mensions of HTML elements. 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ificantly altered. An example is 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7E7E53">
        <w:t xml:space="preserve"> Fluid grids are thus useful for </w:t>
      </w:r>
      <w:r w:rsidR="00CF1933">
        <w:t>adapting to small changes in</w:t>
      </w:r>
      <w:r w:rsidR="007E7E53">
        <w:t xml:space="preserve"> viewport size, but not for significantly different devices.</w:t>
      </w:r>
    </w:p>
    <w:p w14:paraId="55C1ECBF" w14:textId="77777777" w:rsidR="00D45BD9" w:rsidRDefault="00D45BD9" w:rsidP="00B60F1A">
      <w:pPr>
        <w:spacing w:line="360" w:lineRule="auto"/>
        <w:jc w:val="both"/>
      </w:pPr>
    </w:p>
    <w:p w14:paraId="404E9C79" w14:textId="7A9B82E1" w:rsidR="00204CD2" w:rsidRDefault="00204CD2" w:rsidP="00B60F1A">
      <w:pPr>
        <w:pStyle w:val="Heading2"/>
        <w:spacing w:line="360" w:lineRule="auto"/>
        <w:jc w:val="both"/>
      </w:pPr>
      <w:r>
        <w:t>Java</w:t>
      </w:r>
    </w:p>
    <w:p w14:paraId="0DDFADC4" w14:textId="4FA02462" w:rsidR="00DD6F1C" w:rsidRDefault="001013AB" w:rsidP="00B60F1A">
      <w:pPr>
        <w:spacing w:line="360" w:lineRule="auto"/>
        <w:jc w:val="both"/>
      </w:pPr>
      <w:r>
        <w:t>Java is a general-purpose, concurrent, class-based, object-oriented programming langu</w:t>
      </w:r>
      <w:r w:rsidR="003170BD">
        <w:t>age</w:t>
      </w:r>
      <w:r w:rsidR="00BA036A">
        <w:t xml:space="preserve"> with C-like syntax</w:t>
      </w:r>
      <w:r>
        <w:t>.</w:t>
      </w:r>
      <w:r w:rsidR="003170BD">
        <w:t xml:space="preserve"> The main design idea of the language is to minimize the amount of implementation dependencies by allowing developers to “write once,</w:t>
      </w:r>
      <w:r w:rsidR="00B72AB9">
        <w:t xml:space="preserve"> run anywhere”. To achieve this, applications written in Java are compiled to byte</w:t>
      </w:r>
      <w:r w:rsidR="00273E90">
        <w:t xml:space="preserve"> </w:t>
      </w:r>
      <w:r w:rsidR="00B72AB9">
        <w:t>code that can run on any Java Virtual Machine (J</w:t>
      </w:r>
      <w:r w:rsidR="00D375D6">
        <w:t xml:space="preserve">VM), regardless of </w:t>
      </w:r>
      <w:r w:rsidR="00B72AB9">
        <w:t>computer architecture.</w:t>
      </w:r>
      <w:r>
        <w:t xml:space="preserve"> Java was developed by James Gosling of Sun Microsystems and released as version 1.0 in 1995.</w:t>
      </w:r>
      <w:r w:rsidR="00460901">
        <w:t xml:space="preserve"> </w:t>
      </w:r>
      <w:r w:rsidR="00BA036A">
        <w:t>Even though much of Java’s syntax is derived from languages like C and C++, it has less low-level facilities than either.</w:t>
      </w:r>
      <w:r w:rsidR="00C5704E">
        <w:t xml:space="preserve"> It provides more high-level abstractions and services such as an automatic garbage collector for memory management.</w:t>
      </w:r>
    </w:p>
    <w:p w14:paraId="497F0041" w14:textId="77777777" w:rsidR="001D1756" w:rsidRDefault="001D1756" w:rsidP="00B60F1A">
      <w:pPr>
        <w:spacing w:line="360" w:lineRule="auto"/>
        <w:jc w:val="both"/>
      </w:pPr>
    </w:p>
    <w:p w14:paraId="428E44AB" w14:textId="77777777" w:rsidR="001D1756" w:rsidRDefault="001D1756" w:rsidP="00B60F1A">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28398ACB" w14:textId="77777777" w:rsidR="001D1756" w:rsidRDefault="001D1756" w:rsidP="00B60F1A">
      <w:pPr>
        <w:spacing w:line="360" w:lineRule="auto"/>
        <w:jc w:val="both"/>
      </w:pPr>
    </w:p>
    <w:p w14:paraId="7F3C3034" w14:textId="77777777" w:rsidR="001D1756" w:rsidRDefault="001D1756" w:rsidP="00B60F1A">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9755DE">
        <w:t xml:space="preserve">Code Snippet </w:t>
      </w:r>
      <w:r w:rsidR="009755DE">
        <w:rPr>
          <w:noProof/>
        </w:rPr>
        <w:t>5</w:t>
      </w:r>
      <w:r>
        <w:fldChar w:fldCharType="end"/>
      </w:r>
      <w:r>
        <w:t>.</w:t>
      </w:r>
    </w:p>
    <w:p w14:paraId="4B9A730A" w14:textId="77777777" w:rsidR="001D1756" w:rsidRDefault="001D1756" w:rsidP="00B60F1A">
      <w:pPr>
        <w:spacing w:line="360" w:lineRule="auto"/>
        <w:jc w:val="both"/>
      </w:pPr>
    </w:p>
    <w:p w14:paraId="3E7C6E48" w14:textId="34DADE99" w:rsidR="00890DD8" w:rsidRDefault="001440EB" w:rsidP="00B60F1A">
      <w:pPr>
        <w:spacing w:line="360" w:lineRule="auto"/>
        <w:jc w:val="both"/>
      </w:pPr>
      <w:r>
        <w:rPr>
          <w:noProof/>
        </w:rPr>
        <mc:AlternateContent>
          <mc:Choice Requires="wpg">
            <w:drawing>
              <wp:anchor distT="0" distB="0" distL="114300" distR="114300" simplePos="0" relativeHeight="251658240" behindDoc="0" locked="0" layoutInCell="1" allowOverlap="1" wp14:anchorId="159E54B0" wp14:editId="0088DA19">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9047F5" w14:textId="77777777" w:rsidR="00BE5263" w:rsidRPr="00DD6F1C" w:rsidRDefault="00BE5263" w:rsidP="00DD6F1C">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7F253C72" w14:textId="77777777" w:rsidR="00BE5263" w:rsidRPr="00DD6F1C" w:rsidRDefault="00BE5263" w:rsidP="00DD6F1C">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528CD554" w14:textId="77777777" w:rsidR="00BE5263" w:rsidRPr="00DD6F1C" w:rsidRDefault="00BE5263" w:rsidP="00DD6F1C">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7FE0D15A"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6ECC61BA"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31CE1C79"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4B272A32"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388A8AA5"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35F5A48C"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BB66913"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0FE9CC0E"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1745F9DF"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28FB01B" w14:textId="77777777" w:rsidR="00BE5263" w:rsidRPr="00DD6F1C" w:rsidRDefault="00BE5263" w:rsidP="00DD6F1C">
                              <w:pPr>
                                <w:jc w:val="both"/>
                                <w:rPr>
                                  <w:rFonts w:ascii="Consolas" w:hAnsi="Consolas"/>
                                  <w:sz w:val="20"/>
                                  <w:szCs w:val="20"/>
                                </w:rPr>
                              </w:pPr>
                              <w:r w:rsidRPr="00DD6F1C">
                                <w:rPr>
                                  <w:rFonts w:ascii="Consolas" w:hAnsi="Consolas"/>
                                  <w:sz w:val="20"/>
                                  <w:szCs w:val="20"/>
                                </w:rPr>
                                <w:tab/>
                                <w:t xml:space="preserve">} </w:t>
                              </w:r>
                            </w:p>
                            <w:p w14:paraId="0D6402AF" w14:textId="77777777" w:rsidR="00BE5263" w:rsidRPr="00DD6F1C" w:rsidRDefault="00BE5263" w:rsidP="00DD6F1C">
                              <w:pPr>
                                <w:jc w:val="both"/>
                                <w:rPr>
                                  <w:rFonts w:ascii="Consolas" w:hAnsi="Consolas"/>
                                </w:rPr>
                              </w:pPr>
                              <w:r w:rsidRPr="00DD6F1C">
                                <w:rPr>
                                  <w:rFonts w:ascii="Consolas" w:hAnsi="Consolas"/>
                                  <w:sz w:val="20"/>
                                  <w:szCs w:val="20"/>
                                </w:rPr>
                                <w:t>}</w:t>
                              </w:r>
                            </w:p>
                            <w:p w14:paraId="30AAE6FF" w14:textId="77777777" w:rsidR="00BE5263" w:rsidRPr="00DD6F1C" w:rsidRDefault="00BE5263">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0867D05" w14:textId="525B9644" w:rsidR="00BE5263" w:rsidRDefault="00BE5263" w:rsidP="00240C08">
                              <w:pPr>
                                <w:pStyle w:val="Caption"/>
                                <w:rPr>
                                  <w:noProof/>
                                </w:rPr>
                              </w:pPr>
                              <w:bookmarkStart w:id="7" w:name="_Ref221354630"/>
                              <w:r>
                                <w:t xml:space="preserve">Code Snippet </w:t>
                              </w:r>
                              <w:r w:rsidR="005443A7">
                                <w:fldChar w:fldCharType="begin"/>
                              </w:r>
                              <w:r w:rsidR="005443A7">
                                <w:instrText xml:space="preserve"> SEQ Code_Snippet \* ARABIC </w:instrText>
                              </w:r>
                              <w:r w:rsidR="005443A7">
                                <w:fldChar w:fldCharType="separate"/>
                              </w:r>
                              <w:r>
                                <w:rPr>
                                  <w:noProof/>
                                </w:rPr>
                                <w:t>5</w:t>
                              </w:r>
                              <w:r w:rsidR="005443A7">
                                <w:rPr>
                                  <w:noProof/>
                                </w:rPr>
                                <w:fldChar w:fldCharType="end"/>
                              </w:r>
                              <w:bookmarkEnd w:id="7"/>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1" style="position:absolute;left:0;text-align:left;margin-left:0;margin-top:9pt;width:7in;height:207pt;z-index:251658240;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">
                <v:shape id="Text Box 27" o:spid="_x0000_s1042"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099047F5" w14:textId="77777777" w:rsidR="007B2E27" w:rsidRPr="00DD6F1C" w:rsidRDefault="007B2E27" w:rsidP="00DD6F1C">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7F253C72" w14:textId="77777777" w:rsidR="007B2E27" w:rsidRPr="00DD6F1C" w:rsidRDefault="007B2E27" w:rsidP="00DD6F1C">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528CD554" w14:textId="77777777" w:rsidR="007B2E27" w:rsidRPr="00DD6F1C" w:rsidRDefault="007B2E27" w:rsidP="00DD6F1C">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7FE0D15A"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6ECC61BA"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31CE1C79"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4B272A32"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388A8AA5"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35F5A48C"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BB66913"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0FE9CC0E"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1745F9DF"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28FB01B" w14:textId="77777777" w:rsidR="007B2E27" w:rsidRPr="00DD6F1C" w:rsidRDefault="007B2E27" w:rsidP="00DD6F1C">
                        <w:pPr>
                          <w:jc w:val="both"/>
                          <w:rPr>
                            <w:rFonts w:ascii="Consolas" w:hAnsi="Consolas"/>
                            <w:sz w:val="20"/>
                            <w:szCs w:val="20"/>
                          </w:rPr>
                        </w:pPr>
                        <w:r w:rsidRPr="00DD6F1C">
                          <w:rPr>
                            <w:rFonts w:ascii="Consolas" w:hAnsi="Consolas"/>
                            <w:sz w:val="20"/>
                            <w:szCs w:val="20"/>
                          </w:rPr>
                          <w:tab/>
                          <w:t xml:space="preserve">} </w:t>
                        </w:r>
                      </w:p>
                      <w:p w14:paraId="0D6402AF" w14:textId="77777777" w:rsidR="007B2E27" w:rsidRPr="00DD6F1C" w:rsidRDefault="007B2E27" w:rsidP="00DD6F1C">
                        <w:pPr>
                          <w:jc w:val="both"/>
                          <w:rPr>
                            <w:rFonts w:ascii="Consolas" w:hAnsi="Consolas"/>
                          </w:rPr>
                        </w:pPr>
                        <w:r w:rsidRPr="00DD6F1C">
                          <w:rPr>
                            <w:rFonts w:ascii="Consolas" w:hAnsi="Consolas"/>
                            <w:sz w:val="20"/>
                            <w:szCs w:val="20"/>
                          </w:rPr>
                          <w:t>}</w:t>
                        </w:r>
                      </w:p>
                      <w:p w14:paraId="30AAE6FF" w14:textId="77777777" w:rsidR="007B2E27" w:rsidRPr="00DD6F1C" w:rsidRDefault="007B2E27">
                        <w:pPr>
                          <w:rPr>
                            <w:rFonts w:ascii="Consolas" w:hAnsi="Consolas"/>
                          </w:rPr>
                        </w:pPr>
                      </w:p>
                    </w:txbxContent>
                  </v:textbox>
                </v:shape>
                <v:shape id="Text Box 28" o:spid="_x0000_s1043"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20867D05" w14:textId="525B9644" w:rsidR="007B2E27" w:rsidRDefault="007B2E27" w:rsidP="00240C08">
                        <w:pPr>
                          <w:pStyle w:val="Caption"/>
                          <w:rPr>
                            <w:noProof/>
                          </w:rPr>
                        </w:pPr>
                        <w:bookmarkStart w:id="16" w:name="_Ref221354630"/>
                        <w:r>
                          <w:t xml:space="preserve">Code Snippet </w:t>
                        </w:r>
                        <w:fldSimple w:instr=" SEQ Code_Snippet \* ARABIC ">
                          <w:r>
                            <w:rPr>
                              <w:noProof/>
                            </w:rPr>
                            <w:t>5</w:t>
                          </w:r>
                        </w:fldSimple>
                        <w:bookmarkEnd w:id="16"/>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36DE042E" w14:textId="7827EE34" w:rsidR="00E06AEC" w:rsidRDefault="00E06AEC" w:rsidP="00B60F1A">
      <w:pPr>
        <w:pStyle w:val="Heading3"/>
        <w:spacing w:line="360" w:lineRule="auto"/>
        <w:jc w:val="both"/>
      </w:pPr>
      <w:r>
        <w:t>Spring</w:t>
      </w:r>
      <w:r w:rsidR="008B0358">
        <w:t xml:space="preserve"> Framework</w:t>
      </w:r>
    </w:p>
    <w:p w14:paraId="57F82634" w14:textId="3233647C" w:rsidR="00E06AEC" w:rsidRDefault="00F753C0" w:rsidP="00B60F1A">
      <w:pPr>
        <w:spacing w:line="360" w:lineRule="auto"/>
        <w:jc w:val="both"/>
      </w:pPr>
      <w:r>
        <w:t>Spring is an open-source application framework and Inversion of Control (</w:t>
      </w:r>
      <w:proofErr w:type="spellStart"/>
      <w:r>
        <w:t>IoC</w:t>
      </w:r>
      <w:proofErr w:type="spellEnd"/>
      <w:r>
        <w:t>) container for Java.</w:t>
      </w:r>
      <w:r w:rsidR="006A29AE">
        <w:t xml:space="preserve"> Rod Johnson wrote it in conjunction with the publication of his book </w:t>
      </w:r>
      <w:r w:rsidR="006A29AE">
        <w:rPr>
          <w:i/>
        </w:rPr>
        <w:t>Expert One-on-One J2EE Design and Development</w:t>
      </w:r>
      <w:r w:rsidR="006A29AE">
        <w:t xml:space="preserve"> in October 2002, and it was first released under the A</w:t>
      </w:r>
      <w:r w:rsidR="00C34143">
        <w:t xml:space="preserve">pache 2.0 license in June 2003. The main idea behind </w:t>
      </w:r>
      <w:proofErr w:type="gramStart"/>
      <w:r w:rsidR="00C34143">
        <w:t>Spring</w:t>
      </w:r>
      <w:proofErr w:type="gramEnd"/>
      <w:r w:rsidR="00C34143">
        <w:t xml:space="preserve"> is to address the complexity of enterprise application development in Java.</w:t>
      </w:r>
    </w:p>
    <w:p w14:paraId="7AE21105" w14:textId="77777777" w:rsidR="00911B53" w:rsidRDefault="00911B53" w:rsidP="00B60F1A">
      <w:pPr>
        <w:spacing w:line="360" w:lineRule="auto"/>
        <w:jc w:val="both"/>
      </w:pPr>
    </w:p>
    <w:p w14:paraId="4DB3F243" w14:textId="308F711A" w:rsidR="00911B53" w:rsidRDefault="00911B53" w:rsidP="00B60F1A">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554857C8" w14:textId="77777777" w:rsidR="00B40563" w:rsidRDefault="00B40563" w:rsidP="00B60F1A">
      <w:pPr>
        <w:spacing w:line="360" w:lineRule="auto"/>
        <w:jc w:val="both"/>
      </w:pPr>
    </w:p>
    <w:p w14:paraId="1DBE9D58" w14:textId="2DC2FBD1" w:rsidR="00B40563" w:rsidRDefault="00B40563" w:rsidP="00B60F1A">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w:t>
      </w:r>
      <w:r w:rsidR="00907106">
        <w:t>s</w:t>
      </w:r>
      <w:r>
        <w:t xml:space="preserve"> built with the framework to keep objects loosely coupled through dependency injection.</w:t>
      </w:r>
      <w:r w:rsidR="00683056">
        <w:t xml:space="preserve"> It is a design pattern where objects are instantiated</w:t>
      </w:r>
      <w:r w:rsidR="00907106">
        <w:t xml:space="preserve"> at runtime by the container, having the dependencies of which objects need which services defined in a configuration file.</w:t>
      </w:r>
      <w:r w:rsidR="00221AC7">
        <w:t xml:space="preserve"> The container</w:t>
      </w:r>
      <w:r w:rsidR="00DB56B1">
        <w:t xml:space="preserve"> instantiates all needed objects and wires them together by setting the necessary properties and determines which methods will be invoked.</w:t>
      </w:r>
      <w:r w:rsidR="00221AC7">
        <w:t xml:space="preserve"> Dependencies are either assigned through properties</w:t>
      </w:r>
      <w:r w:rsidR="009F3C29">
        <w:t xml:space="preserve">, e.g. </w:t>
      </w:r>
      <w:r w:rsidR="00221AC7">
        <w:t>setter methods</w:t>
      </w:r>
      <w:r w:rsidR="009F3C29">
        <w:t xml:space="preserve">, </w:t>
      </w:r>
      <w:r w:rsidR="00221AC7">
        <w:t>or through constructor arguments.</w:t>
      </w:r>
    </w:p>
    <w:p w14:paraId="700D0693" w14:textId="77777777" w:rsidR="002A00DB" w:rsidRPr="00204CD2" w:rsidRDefault="002A00DB" w:rsidP="00B60F1A">
      <w:pPr>
        <w:spacing w:line="360" w:lineRule="auto"/>
        <w:jc w:val="both"/>
      </w:pPr>
    </w:p>
    <w:p w14:paraId="0AAB4D9A" w14:textId="1AA6B8F0" w:rsidR="00E71750" w:rsidRDefault="00E71750" w:rsidP="00B60F1A">
      <w:pPr>
        <w:pStyle w:val="Heading2"/>
        <w:spacing w:line="360" w:lineRule="auto"/>
        <w:jc w:val="both"/>
      </w:pPr>
      <w:r>
        <w:t>JavaScript (JS)</w:t>
      </w:r>
    </w:p>
    <w:p w14:paraId="6AF670C3" w14:textId="42422773" w:rsidR="00D021DA" w:rsidRDefault="00E62DCA" w:rsidP="00B60F1A">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B60F1A">
      <w:pPr>
        <w:spacing w:line="360" w:lineRule="auto"/>
        <w:jc w:val="both"/>
      </w:pPr>
    </w:p>
    <w:p w14:paraId="23A2D6AA" w14:textId="5D2F3D71" w:rsidR="00A81AA7" w:rsidRDefault="00D96132" w:rsidP="00B60F1A">
      <w:pPr>
        <w:spacing w:line="360" w:lineRule="auto"/>
        <w:jc w:val="both"/>
      </w:pPr>
      <w:r>
        <w:t>Brendan Eich created JavaScript</w:t>
      </w:r>
      <w:r w:rsidR="006873F0">
        <w:t xml:space="preserve"> over the course of 10 days in </w:t>
      </w:r>
      <w:r>
        <w:t>May</w:t>
      </w:r>
      <w:r w:rsidR="006873F0">
        <w:t xml:space="preserve"> 1995 </w:t>
      </w:r>
      <w:r>
        <w:t>while working at Netscape.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B60F1A">
      <w:pPr>
        <w:spacing w:line="360" w:lineRule="auto"/>
        <w:jc w:val="both"/>
      </w:pPr>
    </w:p>
    <w:p w14:paraId="28DCD543" w14:textId="77777777" w:rsidR="000C644B" w:rsidRDefault="000C644B" w:rsidP="00B60F1A">
      <w:pPr>
        <w:spacing w:line="360" w:lineRule="auto"/>
        <w:jc w:val="both"/>
      </w:pPr>
      <w:r>
        <w:rPr>
          <w:noProof/>
        </w:rPr>
        <mc:AlternateContent>
          <mc:Choice Requires="wpg">
            <w:drawing>
              <wp:anchor distT="0" distB="0" distL="114300" distR="114300" simplePos="0" relativeHeight="251664384" behindDoc="0" locked="0" layoutInCell="1" allowOverlap="1" wp14:anchorId="37B5168E" wp14:editId="70B91942">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BE5263" w:rsidRPr="006309D1" w:rsidRDefault="00BE5263"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BE5263" w:rsidRPr="006309D1" w:rsidRDefault="00BE5263"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BE5263" w:rsidRPr="006309D1" w:rsidRDefault="00BE5263"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BE5263" w:rsidRPr="006309D1" w:rsidRDefault="00BE5263" w:rsidP="006309D1">
                              <w:pPr>
                                <w:rPr>
                                  <w:rFonts w:ascii="Consolas" w:hAnsi="Consolas"/>
                                  <w:sz w:val="20"/>
                                  <w:szCs w:val="20"/>
                                </w:rPr>
                              </w:pPr>
                              <w:r w:rsidRPr="006309D1">
                                <w:rPr>
                                  <w:rFonts w:ascii="Consolas" w:hAnsi="Consolas"/>
                                  <w:sz w:val="20"/>
                                  <w:szCs w:val="20"/>
                                </w:rPr>
                                <w:t>}</w:t>
                              </w:r>
                            </w:p>
                            <w:p w14:paraId="4CF704A7" w14:textId="0015180C" w:rsidR="00BE5263" w:rsidRPr="006309D1" w:rsidRDefault="00BE5263"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BE5263" w:rsidRPr="006309D1" w:rsidRDefault="00BE5263"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BE5263" w:rsidRPr="006309D1" w:rsidRDefault="00BE5263"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BE5263" w:rsidRPr="006309D1" w:rsidRDefault="00BE5263"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BE5263" w:rsidRPr="006309D1" w:rsidRDefault="00BE5263">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BE5263" w:rsidRDefault="00BE5263" w:rsidP="00C773AC">
                              <w:pPr>
                                <w:pStyle w:val="Caption"/>
                              </w:pPr>
                              <w:r>
                                <w:t xml:space="preserve">Code Snippet </w:t>
                              </w:r>
                              <w:r w:rsidR="005443A7">
                                <w:fldChar w:fldCharType="begin"/>
                              </w:r>
                              <w:r w:rsidR="005443A7">
                                <w:instrText xml:space="preserve"> SEQ Code_Snippet \* ARABIC </w:instrText>
                              </w:r>
                              <w:r w:rsidR="005443A7">
                                <w:fldChar w:fldCharType="separate"/>
                              </w:r>
                              <w:r>
                                <w:rPr>
                                  <w:noProof/>
                                </w:rPr>
                                <w:t>6</w:t>
                              </w:r>
                              <w:r w:rsidR="005443A7">
                                <w:rPr>
                                  <w:noProof/>
                                </w:rPr>
                                <w:fldChar w:fldCharType="end"/>
                              </w:r>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4" style="position:absolute;left:0;text-align:left;margin-left:0;margin-top:.15pt;width:369pt;height:143.2pt;z-index:251664384;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CnSpk+QAwAAvgoAAA4AAAAAAAAAAAAA&#10;AAAALAIAAGRycy9lMm9Eb2MueG1sUEsBAi0AFAAGAAgAAAAhAE2xD2jcAAAABQEAAA8AAAAAAAAA&#10;AAAAAAAA6AUAAGRycy9kb3ducmV2LnhtbFBLBQYAAAAABAAEAPMAAADxBgAAAAA=&#10;">
                <v:shape id="Text Box 9" o:spid="_x0000_s1045"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7B2E27" w:rsidRPr="006309D1" w:rsidRDefault="007B2E27"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7B2E27" w:rsidRPr="006309D1" w:rsidRDefault="007B2E27"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7B2E27" w:rsidRPr="006309D1" w:rsidRDefault="007B2E27"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7B2E27" w:rsidRPr="006309D1" w:rsidRDefault="007B2E27" w:rsidP="006309D1">
                        <w:pPr>
                          <w:rPr>
                            <w:rFonts w:ascii="Consolas" w:hAnsi="Consolas"/>
                            <w:sz w:val="20"/>
                            <w:szCs w:val="20"/>
                          </w:rPr>
                        </w:pPr>
                        <w:r w:rsidRPr="006309D1">
                          <w:rPr>
                            <w:rFonts w:ascii="Consolas" w:hAnsi="Consolas"/>
                            <w:sz w:val="20"/>
                            <w:szCs w:val="20"/>
                          </w:rPr>
                          <w:t>}</w:t>
                        </w:r>
                      </w:p>
                      <w:p w14:paraId="4CF704A7" w14:textId="0015180C" w:rsidR="007B2E27" w:rsidRPr="006309D1" w:rsidRDefault="007B2E27"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7B2E27" w:rsidRPr="006309D1" w:rsidRDefault="007B2E27"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7B2E27" w:rsidRPr="006309D1" w:rsidRDefault="007B2E27"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7B2E27" w:rsidRPr="006309D1" w:rsidRDefault="007B2E27"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7B2E27" w:rsidRPr="006309D1" w:rsidRDefault="007B2E27">
                        <w:pPr>
                          <w:rPr>
                            <w:rFonts w:ascii="Consolas" w:hAnsi="Consolas"/>
                            <w:sz w:val="20"/>
                            <w:szCs w:val="20"/>
                          </w:rPr>
                        </w:pPr>
                      </w:p>
                    </w:txbxContent>
                  </v:textbox>
                </v:shape>
                <v:shape id="Text Box 11" o:spid="_x0000_s1046"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7B2E27" w:rsidRDefault="007B2E27" w:rsidP="00C773AC">
                        <w:pPr>
                          <w:pStyle w:val="Caption"/>
                        </w:pPr>
                        <w:r>
                          <w:t xml:space="preserve">Code Snippet </w:t>
                        </w:r>
                        <w:fldSimple w:instr=" SEQ Code_Snippet \* ARABIC ">
                          <w:r>
                            <w:rPr>
                              <w:noProof/>
                            </w:rPr>
                            <w:t>6</w:t>
                          </w:r>
                        </w:fldSimple>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B60F1A">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B60F1A">
      <w:pPr>
        <w:spacing w:line="360" w:lineRule="auto"/>
        <w:jc w:val="both"/>
      </w:pPr>
    </w:p>
    <w:p w14:paraId="3CC89765" w14:textId="648F3BA0" w:rsidR="00E07923" w:rsidRDefault="00E07923" w:rsidP="00B60F1A">
      <w:pPr>
        <w:spacing w:line="360" w:lineRule="auto"/>
        <w:jc w:val="both"/>
      </w:pPr>
      <w:r>
        <w:t>Including JavaScript on a web page can be done in two ways:</w:t>
      </w:r>
    </w:p>
    <w:p w14:paraId="3D36824B" w14:textId="77777777" w:rsidR="00AC3369" w:rsidRDefault="00AC3369" w:rsidP="00B60F1A">
      <w:pPr>
        <w:spacing w:line="360" w:lineRule="auto"/>
        <w:jc w:val="both"/>
      </w:pPr>
    </w:p>
    <w:p w14:paraId="7664CEC3" w14:textId="77777777" w:rsidR="00E07923" w:rsidRDefault="00E07923" w:rsidP="00B60F1A">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B60F1A">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B60F1A">
      <w:pPr>
        <w:spacing w:line="360" w:lineRule="auto"/>
        <w:jc w:val="both"/>
      </w:pPr>
    </w:p>
    <w:p w14:paraId="108AE090" w14:textId="70012452" w:rsidR="006873F0" w:rsidRDefault="00B5625B" w:rsidP="00B60F1A">
      <w:pPr>
        <w:spacing w:line="360" w:lineRule="auto"/>
        <w:jc w:val="both"/>
      </w:pPr>
      <w:r>
        <w:t>JavaScript was standardized as ECMAScript in 1997, which is still being developed today. Even though the central part of JavaScript is based on the ECMAScript standard</w:t>
      </w:r>
      <w:r w:rsidR="00024D0E">
        <w:t xml:space="preserve"> now</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288C6A8B" w14:textId="7000B28B" w:rsidR="00BC13C2" w:rsidRDefault="006812B4" w:rsidP="00B60F1A">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B60F1A">
      <w:pPr>
        <w:spacing w:line="360" w:lineRule="auto"/>
        <w:jc w:val="both"/>
      </w:pPr>
    </w:p>
    <w:p w14:paraId="0C5F8E8E" w14:textId="2831305F" w:rsidR="00985146" w:rsidRDefault="00985146" w:rsidP="00B60F1A">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 (Model View Controller)</w:t>
      </w:r>
      <w:r w:rsidR="00956A27">
        <w:t xml:space="preserve"> like</w:t>
      </w:r>
      <w:r w:rsidR="00E30B3D">
        <w:t xml:space="preserve"> 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B60F1A">
      <w:pPr>
        <w:pStyle w:val="Heading3"/>
        <w:spacing w:line="360" w:lineRule="auto"/>
        <w:jc w:val="both"/>
      </w:pPr>
      <w:r>
        <w:t>Polyfills and Shims</w:t>
      </w:r>
    </w:p>
    <w:p w14:paraId="403F7ECF" w14:textId="0DD2B64D" w:rsidR="00116E73" w:rsidRDefault="00324825" w:rsidP="00B60F1A">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B60F1A">
      <w:pPr>
        <w:spacing w:line="360" w:lineRule="auto"/>
        <w:jc w:val="both"/>
      </w:pPr>
    </w:p>
    <w:p w14:paraId="04385139" w14:textId="17BAC6B4" w:rsidR="00324825" w:rsidRDefault="00C54332" w:rsidP="00B60F1A">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B60F1A">
      <w:pPr>
        <w:spacing w:line="360" w:lineRule="auto"/>
        <w:jc w:val="both"/>
      </w:pPr>
    </w:p>
    <w:p w14:paraId="00182FAB" w14:textId="192D8E37" w:rsidR="00FF1266" w:rsidRDefault="00505EB4" w:rsidP="00B60F1A">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w:t>
      </w:r>
      <w:commentRangeStart w:id="8"/>
      <w:r w:rsidR="00F65B44">
        <w:t>polyfills</w:t>
      </w:r>
      <w:commentRangeEnd w:id="8"/>
      <w:r w:rsidR="00723EA5">
        <w:rPr>
          <w:rStyle w:val="CommentReference"/>
        </w:rPr>
        <w:commentReference w:id="8"/>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7489B53" w14:textId="77777777" w:rsidR="00F7360F" w:rsidRDefault="00F7360F" w:rsidP="00B60F1A">
      <w:pPr>
        <w:spacing w:line="360" w:lineRule="auto"/>
        <w:jc w:val="both"/>
      </w:pPr>
    </w:p>
    <w:p w14:paraId="50876ACE" w14:textId="1FA65C08" w:rsidR="00697CCB" w:rsidRDefault="00FF1266" w:rsidP="00B60F1A">
      <w:pPr>
        <w:pStyle w:val="Heading2"/>
        <w:spacing w:line="360" w:lineRule="auto"/>
        <w:jc w:val="both"/>
      </w:pPr>
      <w:commentRangeStart w:id="9"/>
      <w:r>
        <w:t>Progressive Enhancement</w:t>
      </w:r>
      <w:commentRangeEnd w:id="9"/>
      <w:r w:rsidR="00AC4B06">
        <w:t xml:space="preserve"> and Graceful Degradation </w:t>
      </w:r>
      <w:r w:rsidR="00E0257A">
        <w:rPr>
          <w:rStyle w:val="CommentReference"/>
          <w:rFonts w:asciiTheme="minorHAnsi" w:eastAsiaTheme="minorEastAsia" w:hAnsiTheme="minorHAnsi" w:cstheme="minorBidi"/>
          <w:b w:val="0"/>
          <w:bCs w:val="0"/>
          <w:color w:val="auto"/>
        </w:rPr>
        <w:commentReference w:id="9"/>
      </w:r>
    </w:p>
    <w:p w14:paraId="2479CB22" w14:textId="51C13369" w:rsidR="00FF1266" w:rsidRDefault="00DF20DE" w:rsidP="00B60F1A">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B60F1A">
      <w:pPr>
        <w:spacing w:line="360" w:lineRule="auto"/>
        <w:jc w:val="both"/>
      </w:pPr>
    </w:p>
    <w:p w14:paraId="41EFBC7E" w14:textId="3A47E9FB" w:rsidR="002565C9" w:rsidRDefault="002565C9" w:rsidP="00B60F1A">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B60F1A">
      <w:pPr>
        <w:spacing w:line="360" w:lineRule="auto"/>
        <w:jc w:val="both"/>
      </w:pPr>
    </w:p>
    <w:p w14:paraId="76193D38" w14:textId="6DA24836" w:rsidR="00697CCB" w:rsidRDefault="00CC3063" w:rsidP="00B60F1A">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B60F1A">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B60F1A">
      <w:pPr>
        <w:spacing w:line="360" w:lineRule="auto"/>
        <w:jc w:val="both"/>
      </w:pPr>
    </w:p>
    <w:p w14:paraId="53A5EB7C" w14:textId="6E3CEF2C" w:rsidR="00206030" w:rsidRDefault="00830688" w:rsidP="00B60F1A">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t>
      </w:r>
      <w:proofErr w:type="spellStart"/>
      <w:r w:rsidR="00610012">
        <w:t>WordPress</w:t>
      </w:r>
      <w:proofErr w:type="spellEnd"/>
      <w:r w:rsidR="00610012">
        <w:t xml:space="preserve">, </w:t>
      </w:r>
      <w:proofErr w:type="spellStart"/>
      <w:r w:rsidR="00610012">
        <w:t>Joomla</w:t>
      </w:r>
      <w:proofErr w:type="spellEnd"/>
      <w:r w:rsidR="00610012">
        <w:t>! and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B60F1A">
      <w:pPr>
        <w:spacing w:line="360" w:lineRule="auto"/>
        <w:jc w:val="both"/>
      </w:pPr>
    </w:p>
    <w:p w14:paraId="1B7779FC" w14:textId="525FAB0C" w:rsidR="00BE4A8B" w:rsidRDefault="001B67CA" w:rsidP="00B60F1A">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B60F1A">
      <w:pPr>
        <w:spacing w:line="360" w:lineRule="auto"/>
        <w:jc w:val="both"/>
      </w:pPr>
    </w:p>
    <w:p w14:paraId="5AC7D25D" w14:textId="77777777" w:rsidR="00EF3671" w:rsidRDefault="00EF3671" w:rsidP="00B60F1A">
      <w:pPr>
        <w:pStyle w:val="Heading2"/>
        <w:spacing w:line="360" w:lineRule="auto"/>
        <w:jc w:val="both"/>
      </w:pPr>
      <w:r>
        <w:t>Responsive Web Design (RWD)</w:t>
      </w:r>
    </w:p>
    <w:p w14:paraId="6A828574" w14:textId="19A43A00" w:rsidR="00F62115" w:rsidRDefault="00E81B3C" w:rsidP="00B60F1A">
      <w:pPr>
        <w:spacing w:line="360" w:lineRule="auto"/>
        <w:jc w:val="both"/>
      </w:pPr>
      <w:r>
        <w:t>Making</w:t>
      </w:r>
      <w:r w:rsidR="00EF3671">
        <w:t xml:space="preserve"> web pages respond to changes in its environment, such as screen size and orientation, has become increasingly important now that mobile devices are taking over as </w:t>
      </w:r>
      <w:commentRangeStart w:id="10"/>
      <w:r w:rsidR="00EF3671">
        <w:t>people’s main way to browse the internet</w:t>
      </w:r>
      <w:commentRangeEnd w:id="10"/>
      <w:r w:rsidR="00EF3671">
        <w:rPr>
          <w:rStyle w:val="CommentReference"/>
        </w:rPr>
        <w:commentReference w:id="10"/>
      </w:r>
      <w:r w:rsidR="00EF3671">
        <w:t>. Previously,</w:t>
      </w:r>
      <w:r w:rsidR="00A66828">
        <w:t xml:space="preserve"> building a separate site for mobile devices and redirecting to it as the server sees fit has done this</w:t>
      </w:r>
      <w:r w:rsidR="00EF3671">
        <w:t>. These solutions give the developers two code bases to maintain instead of just one. They are also static in that they are built for desktops and, mo</w:t>
      </w:r>
      <w:r w:rsidR="00974E64">
        <w:t>st commonly, phones</w:t>
      </w:r>
      <w:r w:rsidR="00EF3671">
        <w:t xml:space="preserve">. So which one should be served to a tablet, or a TV? Should developers be tasked to create a new, separate version of a web site every time a new device with a different form factor comes along? This would be extremely cumbersome and </w:t>
      </w:r>
      <w:r w:rsidR="008612C9">
        <w:t>could easily</w:t>
      </w:r>
      <w:r w:rsidR="00EF3671">
        <w:t xml:space="preserve"> increase the complexity of any web development project to an unbearable degree.</w:t>
      </w:r>
    </w:p>
    <w:p w14:paraId="6EF074C2" w14:textId="77777777" w:rsidR="00F418DC" w:rsidRDefault="00F418DC" w:rsidP="00B60F1A">
      <w:pPr>
        <w:spacing w:line="360" w:lineRule="auto"/>
        <w:jc w:val="both"/>
      </w:pPr>
    </w:p>
    <w:p w14:paraId="3EDE1918" w14:textId="4C8BB561" w:rsidR="00EF3671" w:rsidRDefault="00EF3671" w:rsidP="00B60F1A">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p>
    <w:p w14:paraId="647943BB" w14:textId="77777777" w:rsidR="00F418DC" w:rsidRDefault="00F418DC" w:rsidP="00B60F1A">
      <w:pPr>
        <w:spacing w:line="360" w:lineRule="auto"/>
        <w:jc w:val="both"/>
      </w:pPr>
    </w:p>
    <w:p w14:paraId="5D234784" w14:textId="115E04C6" w:rsidR="00EF3671" w:rsidRDefault="00EF3671" w:rsidP="00B60F1A">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D3461B">
        <w:t xml:space="preserve"> A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B60F1A">
      <w:pPr>
        <w:spacing w:line="360" w:lineRule="auto"/>
        <w:jc w:val="both"/>
      </w:pPr>
    </w:p>
    <w:p w14:paraId="2D7B7C87" w14:textId="77777777" w:rsidR="00EF3671" w:rsidRDefault="00EF3671" w:rsidP="00B60F1A">
      <w:pPr>
        <w:pStyle w:val="Heading2"/>
        <w:spacing w:line="360" w:lineRule="auto"/>
        <w:jc w:val="both"/>
      </w:pPr>
      <w:r>
        <w:t>Mobile First</w:t>
      </w:r>
    </w:p>
    <w:p w14:paraId="75651E42" w14:textId="7A69D7B2" w:rsidR="00EF3671" w:rsidRDefault="00033118" w:rsidP="00B60F1A">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B60F1A">
      <w:pPr>
        <w:spacing w:line="360" w:lineRule="auto"/>
        <w:jc w:val="both"/>
      </w:pPr>
    </w:p>
    <w:p w14:paraId="4346B44D" w14:textId="1F42D9C3" w:rsidR="00EF3671" w:rsidRDefault="005875E7" w:rsidP="00B60F1A">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r w:rsidRPr="0038389B">
        <w:t xml:space="preserve"> Luke </w:t>
      </w:r>
      <w:r w:rsidR="00B1253D" w:rsidRPr="0038389B">
        <w:t>Wroblewski</w:t>
      </w:r>
      <w:r w:rsidRPr="0038389B">
        <w:t xml:space="preserve"> </w:t>
      </w:r>
      <w:r w:rsidR="00EF3671" w:rsidRPr="0038389B">
        <w:t>suggests that attacking the problem from the opposite direction might be the way to go.</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B60F1A">
      <w:pPr>
        <w:spacing w:line="360" w:lineRule="auto"/>
        <w:jc w:val="both"/>
      </w:pPr>
    </w:p>
    <w:p w14:paraId="796A81BD" w14:textId="04C4C955" w:rsidR="00C3768E" w:rsidRDefault="00EF3671" w:rsidP="00B60F1A">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B60F1A">
      <w:pPr>
        <w:spacing w:line="360" w:lineRule="auto"/>
        <w:jc w:val="both"/>
      </w:pPr>
    </w:p>
    <w:p w14:paraId="0E5C7C6A" w14:textId="77777777" w:rsidR="00921B59" w:rsidRDefault="00921B59" w:rsidP="00B60F1A">
      <w:pPr>
        <w:pStyle w:val="Heading2"/>
        <w:spacing w:line="360" w:lineRule="auto"/>
        <w:jc w:val="both"/>
      </w:pPr>
      <w:r>
        <w:t>Device Detection</w:t>
      </w:r>
    </w:p>
    <w:p w14:paraId="0D1DB70B" w14:textId="77777777" w:rsidR="00921B59" w:rsidRDefault="00921B59" w:rsidP="00B60F1A">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77777777" w:rsidR="00921B59" w:rsidRDefault="00921B59" w:rsidP="00B60F1A">
      <w:pPr>
        <w:pStyle w:val="Heading3"/>
        <w:spacing w:line="360" w:lineRule="auto"/>
        <w:jc w:val="both"/>
      </w:pPr>
      <w:r>
        <w:t>Device Detection Repositories (DDR)</w:t>
      </w:r>
    </w:p>
    <w:p w14:paraId="54FE0302" w14:textId="77777777" w:rsidR="00921B59" w:rsidRDefault="00921B59" w:rsidP="00B60F1A">
      <w:pPr>
        <w:spacing w:line="360" w:lineRule="auto"/>
        <w:jc w:val="both"/>
        <w:rPr>
          <w:lang w:eastAsia="x-none"/>
        </w:rPr>
      </w:pPr>
      <w:r>
        <w:rPr>
          <w:lang w:eastAsia="x-none"/>
        </w:rPr>
        <w:t xml:space="preserve">The Device Description Working Group (DDWG) of the W3C proposed DDR’s in 2006.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These kinds of systems have existed since before the DDWG started work on a standard, though. WURFL, for instance, was released in 2001. The standard API was published as a W3C recommendation in 2008.</w:t>
      </w:r>
    </w:p>
    <w:p w14:paraId="2FC64E80" w14:textId="77777777" w:rsidR="00921B59" w:rsidRDefault="00921B59" w:rsidP="00B60F1A">
      <w:pPr>
        <w:spacing w:line="360" w:lineRule="auto"/>
        <w:jc w:val="both"/>
        <w:rPr>
          <w:lang w:eastAsia="x-none"/>
        </w:rPr>
      </w:pPr>
    </w:p>
    <w:p w14:paraId="65BE581E" w14:textId="77777777" w:rsidR="00921B59" w:rsidRDefault="00921B59" w:rsidP="00B60F1A">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res of DDR’s mean that they are inherently not future friendly, as they cannot work autonomously.</w:t>
      </w:r>
    </w:p>
    <w:p w14:paraId="52476C03" w14:textId="77777777" w:rsidR="00921B59" w:rsidRDefault="00921B59" w:rsidP="00B60F1A">
      <w:pPr>
        <w:pStyle w:val="Heading3"/>
        <w:spacing w:line="360" w:lineRule="auto"/>
        <w:jc w:val="both"/>
      </w:pPr>
      <w:r>
        <w:t>Client-Side feature detection</w:t>
      </w:r>
    </w:p>
    <w:p w14:paraId="64C5ABCB" w14:textId="2F239697" w:rsidR="00921B59" w:rsidRDefault="00921B59" w:rsidP="00B60F1A">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B60F1A">
      <w:pPr>
        <w:spacing w:line="360" w:lineRule="auto"/>
        <w:jc w:val="both"/>
      </w:pPr>
    </w:p>
    <w:p w14:paraId="3AF2776D" w14:textId="00EFCF6A" w:rsidR="00D42D13" w:rsidRDefault="00D42D13" w:rsidP="00B60F1A">
      <w:pPr>
        <w:spacing w:line="360" w:lineRule="auto"/>
        <w:jc w:val="both"/>
      </w:pPr>
      <w:r>
        <w:t>A popular system for client-side devic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B60F1A">
      <w:pPr>
        <w:spacing w:line="360" w:lineRule="auto"/>
        <w:jc w:val="both"/>
      </w:pPr>
    </w:p>
    <w:p w14:paraId="4D08A7C3" w14:textId="77777777" w:rsidR="00C3768E" w:rsidRPr="00F67182" w:rsidRDefault="00C3768E" w:rsidP="00B60F1A">
      <w:pPr>
        <w:pStyle w:val="Heading2"/>
        <w:spacing w:line="360" w:lineRule="auto"/>
        <w:jc w:val="both"/>
      </w:pPr>
      <w:r w:rsidRPr="00F67182">
        <w:t>RESS: Responsive Design + Server Side Components</w:t>
      </w:r>
    </w:p>
    <w:p w14:paraId="2E574339" w14:textId="309AA82B" w:rsidR="00C3768E" w:rsidRDefault="00C3768E" w:rsidP="00B60F1A">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 </w:t>
      </w:r>
      <w:r w:rsidRPr="00F67182">
        <w:t>Luke Wroblewski.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B60F1A">
      <w:pPr>
        <w:spacing w:line="360" w:lineRule="auto"/>
        <w:jc w:val="both"/>
      </w:pPr>
    </w:p>
    <w:p w14:paraId="64BAB088" w14:textId="4A41314D" w:rsidR="00C3768E" w:rsidRPr="00B22822" w:rsidRDefault="00C3768E" w:rsidP="00B60F1A">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B60F1A">
      <w:pPr>
        <w:spacing w:line="360" w:lineRule="auto"/>
        <w:jc w:val="both"/>
      </w:pPr>
    </w:p>
    <w:p w14:paraId="7FA8BC22" w14:textId="77777777" w:rsidR="00C71B4D" w:rsidRDefault="00C3768E" w:rsidP="00B60F1A">
      <w:pPr>
        <w:spacing w:line="360" w:lineRule="auto"/>
        <w:jc w:val="both"/>
      </w:pPr>
      <w:r w:rsidRPr="00B22822">
        <w:t>There’s one problem with having detection done on the server, though: it relies on being able to accurately detect what kind of UA is making the request. The reliability of server side user agent detection has been deba</w:t>
      </w:r>
      <w:r w:rsidR="006236EB" w:rsidRPr="00B22822">
        <w:t xml:space="preserve">ted for many years, and several </w:t>
      </w:r>
      <w:r w:rsidRPr="00B22822">
        <w:t xml:space="preserve">solutions exist for accurately interpreting user-agent strings on the server.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Pr="00B22822">
        <w:t xml:space="preserve"> falls flat as soon as someone fakes the </w:t>
      </w:r>
      <w:r w:rsidR="00154016">
        <w:t>UA</w:t>
      </w:r>
      <w:r w:rsidRPr="00B22822">
        <w:t xml:space="preserve"> string or otherwise blocks the server from making what amounts to an educated guess. Being reliant on the </w:t>
      </w:r>
      <w:r w:rsidR="00B22822">
        <w:t>UA</w:t>
      </w:r>
      <w:r w:rsidRPr="00B22822">
        <w:t xml:space="preserve"> string alone means that UA’s</w:t>
      </w:r>
      <w:r w:rsidR="00A16D12" w:rsidRPr="00B22822">
        <w:t xml:space="preserve"> that do no</w:t>
      </w:r>
      <w:r w:rsidRPr="00B22822">
        <w:t>t send a meaning</w:t>
      </w:r>
      <w:r w:rsidR="00B22822">
        <w:t>ful</w:t>
      </w:r>
      <w:r w:rsidRPr="00B22822">
        <w:t xml:space="preserve"> string will be subject to receiving a default “fallback” page for unknown UA’s.</w:t>
      </w:r>
    </w:p>
    <w:p w14:paraId="3CAB247C" w14:textId="07465499" w:rsidR="005245D3" w:rsidRDefault="005245D3" w:rsidP="00B60F1A">
      <w:pPr>
        <w:spacing w:line="360" w:lineRule="auto"/>
        <w:jc w:val="both"/>
      </w:pPr>
    </w:p>
    <w:p w14:paraId="06526A47" w14:textId="677DA0AD" w:rsidR="00647A10" w:rsidRDefault="00C6020F" w:rsidP="00B60F1A">
      <w:pPr>
        <w:spacing w:line="360" w:lineRule="auto"/>
        <w:jc w:val="both"/>
      </w:pPr>
      <w:r>
        <w:t>The advantage of RESS over full</w:t>
      </w:r>
      <w:r w:rsidR="00540D22">
        <w:t>-page redirects and pure RWD</w:t>
      </w:r>
      <w:r w:rsidR="009D26FF">
        <w:t xml:space="preserve"> is, Wroblewski claims,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p>
    <w:p w14:paraId="33CE73BA" w14:textId="77777777" w:rsidR="00117863" w:rsidRPr="00DD0CD5" w:rsidRDefault="00117863" w:rsidP="00B60F1A">
      <w:pPr>
        <w:spacing w:line="360" w:lineRule="auto"/>
        <w:jc w:val="both"/>
      </w:pPr>
    </w:p>
    <w:p w14:paraId="104567A1" w14:textId="77777777" w:rsidR="00AC0DD8" w:rsidRDefault="00AC0DD8" w:rsidP="00B60F1A">
      <w:pPr>
        <w:pStyle w:val="Heading1"/>
        <w:spacing w:line="360" w:lineRule="auto"/>
        <w:jc w:val="both"/>
      </w:pPr>
      <w:r>
        <w:t>Related work</w:t>
      </w:r>
    </w:p>
    <w:p w14:paraId="42EDADA4" w14:textId="77777777" w:rsidR="003D1F59" w:rsidRPr="00F67182" w:rsidRDefault="003D1F59" w:rsidP="00B60F1A">
      <w:pPr>
        <w:pStyle w:val="Heading2"/>
        <w:spacing w:line="360" w:lineRule="auto"/>
        <w:jc w:val="both"/>
      </w:pPr>
      <w:r>
        <w:t xml:space="preserve">RESS with </w:t>
      </w:r>
      <w:r w:rsidRPr="00F67182">
        <w:t>Detector</w:t>
      </w:r>
    </w:p>
    <w:p w14:paraId="332B3EED" w14:textId="56B180C7" w:rsidR="003D1F59" w:rsidRDefault="003D1F59" w:rsidP="00B60F1A">
      <w:pPr>
        <w:spacing w:line="360" w:lineRule="auto"/>
        <w:jc w:val="both"/>
        <w:rPr>
          <w:lang w:eastAsia="x-none"/>
        </w:rPr>
      </w:pPr>
      <w:r>
        <w:rPr>
          <w:lang w:eastAsia="x-none"/>
        </w:rPr>
        <w:t>Detector is a flexible server side UA feature detection system created by Dave Olsen</w:t>
      </w:r>
      <w:r w:rsidR="00594F51">
        <w:rPr>
          <w:lang w:eastAsia="x-none"/>
        </w:rPr>
        <w:t xml:space="preserve"> and written about in his own blog</w:t>
      </w:r>
      <w:r w:rsidR="00711A6C">
        <w:rPr>
          <w:lang w:eastAsia="x-none"/>
        </w:rPr>
        <w:t xml:space="preserve"> </w:t>
      </w:r>
      <w:r w:rsidR="00253264">
        <w:rPr>
          <w:lang w:eastAsia="x-none"/>
        </w:rPr>
        <w:fldChar w:fldCharType="begin"/>
      </w:r>
      <w:r w:rsidR="00253264">
        <w:rPr>
          <w:lang w:eastAsia="x-none"/>
        </w:rPr>
        <w:instrText xml:space="preserve"> ADDIN EN.CITE &lt;EndNote&gt;&lt;Cite&gt;&lt;Author&gt;Olsen&lt;/Author&gt;&lt;Year&gt;2012&lt;/Year&gt;&lt;RecNum&gt;3&lt;/RecNum&gt;&lt;DisplayText&gt;(Olsen, 2012)&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253264">
        <w:rPr>
          <w:noProof/>
          <w:lang w:eastAsia="x-none"/>
        </w:rPr>
        <w:t>(</w:t>
      </w:r>
      <w:hyperlink w:anchor="_ENREF_1" w:tooltip="Olsen, 2012 #3" w:history="1">
        <w:r w:rsidR="00253264">
          <w:rPr>
            <w:noProof/>
            <w:lang w:eastAsia="x-none"/>
          </w:rPr>
          <w:t xml:space="preserve">Olsen, </w:t>
        </w:r>
        <w:r w:rsidR="00253264">
          <w:rPr>
            <w:noProof/>
            <w:lang w:eastAsia="x-none"/>
          </w:rPr>
          <w:t>2</w:t>
        </w:r>
        <w:r w:rsidR="00253264">
          <w:rPr>
            <w:noProof/>
            <w:lang w:eastAsia="x-none"/>
          </w:rPr>
          <w:t>012</w:t>
        </w:r>
      </w:hyperlink>
      <w:r w:rsidR="00253264">
        <w:rPr>
          <w:noProof/>
          <w:lang w:eastAsia="x-none"/>
        </w:rPr>
        <w:t>)</w:t>
      </w:r>
      <w:r w:rsidR="00253264">
        <w:rPr>
          <w:lang w:eastAsia="x-none"/>
        </w:rPr>
        <w:fldChar w:fldCharType="end"/>
      </w:r>
      <w:r w:rsidR="00FD2E95">
        <w:rPr>
          <w:lang w:eastAsia="x-none"/>
        </w:rPr>
        <w:t>. He’s</w:t>
      </w:r>
      <w:r>
        <w:rPr>
          <w:lang w:eastAsia="x-none"/>
        </w:rPr>
        <w:t xml:space="preserve"> a programmer and project manager at West Virginia University. The idea behind it is to never assume you know everything based on just a UA string, and that you should never run feature tests unless you don’t know which UA you’re running in. Based on this he skips the predefined database altogether and makes the system learn the features each new UA it encounters through a client side test suite.</w:t>
      </w:r>
    </w:p>
    <w:p w14:paraId="797B5020" w14:textId="77777777" w:rsidR="00151B88" w:rsidRDefault="00151B88" w:rsidP="00B60F1A">
      <w:pPr>
        <w:spacing w:line="360" w:lineRule="auto"/>
        <w:jc w:val="both"/>
        <w:rPr>
          <w:lang w:eastAsia="x-none"/>
        </w:rPr>
      </w:pPr>
    </w:p>
    <w:p w14:paraId="1D19D57A" w14:textId="09DDB6A9" w:rsidR="003D1F59" w:rsidRDefault="003D1F59" w:rsidP="00B60F1A">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 xml:space="preserve">and the server side detection logic that stores and looks up UA strings and decides what to do with them. The client side part is simply a Modernizr test page tha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w:t>
      </w:r>
      <w:r>
        <w:rPr>
          <w:i/>
          <w:lang w:eastAsia="x-none"/>
        </w:rPr>
        <w:t>feature detection</w:t>
      </w:r>
      <w:r>
        <w:rPr>
          <w:lang w:eastAsia="x-none"/>
        </w:rPr>
        <w:t xml:space="preserve">) not only removes the need for a central database, it makes the system </w:t>
      </w:r>
      <w:r>
        <w:rPr>
          <w:i/>
          <w:lang w:eastAsia="x-none"/>
        </w:rPr>
        <w:t>future friendly</w:t>
      </w:r>
      <w:r>
        <w:rPr>
          <w:lang w:eastAsia="x-none"/>
        </w:rPr>
        <w:t xml:space="preserve"> by allowing it to figure out an unknown device’s features from the device itself, instead of a database that’s solely relying on the UA string for information. Of course, this means that a new device that’s not been encountered by the system will be subject to a barrage of tests that will slow down the loading time of a page and take up valuable resources. But it will only happen once: the very first time this new UA string is detected. Each subsequent request from the same user agent will get served the appropriate markup straight from the server, without having to run the tests on the client.</w:t>
      </w:r>
    </w:p>
    <w:p w14:paraId="29DFEFD7" w14:textId="77777777" w:rsidR="0016756D" w:rsidRDefault="0016756D" w:rsidP="00B60F1A">
      <w:pPr>
        <w:spacing w:line="360" w:lineRule="auto"/>
        <w:jc w:val="both"/>
        <w:rPr>
          <w:lang w:eastAsia="x-none"/>
        </w:rPr>
      </w:pPr>
    </w:p>
    <w:p w14:paraId="031F78D3" w14:textId="19B52B77" w:rsidR="003D1F59" w:rsidRDefault="00243ABA" w:rsidP="00B60F1A">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3D1F59">
        <w:rPr>
          <w:i/>
          <w:lang w:eastAsia="x-none"/>
        </w:rPr>
        <w:t>families</w:t>
      </w:r>
      <w:r w:rsidR="003D1F59">
        <w:rPr>
          <w:lang w:eastAsia="x-none"/>
        </w:rPr>
        <w:t xml:space="preserve"> that decide what features uniquely identifies a type of device you want to tailor the page to. Families are defined in a JSON file that’s loaded by Detector and used to look up which family is best suited to the requesting UA. Attributes for a family can take two forms: Boolean attributes gotten from the </w:t>
      </w:r>
      <w:proofErr w:type="spellStart"/>
      <w:r w:rsidR="003D1F59">
        <w:rPr>
          <w:lang w:eastAsia="x-none"/>
        </w:rPr>
        <w:t>ua-parser.php</w:t>
      </w:r>
      <w:proofErr w:type="spellEnd"/>
      <w:r w:rsidR="003D1F59">
        <w:rPr>
          <w:lang w:eastAsia="x-none"/>
        </w:rPr>
        <w:t xml:space="preserve"> and a </w:t>
      </w:r>
      <w:r w:rsidR="003D1F59" w:rsidRPr="00693AED">
        <w:rPr>
          <w:i/>
          <w:lang w:eastAsia="x-none"/>
        </w:rPr>
        <w:t>features array</w:t>
      </w:r>
      <w:r w:rsidR="003D1F59">
        <w:rPr>
          <w:lang w:eastAsia="x-none"/>
        </w:rPr>
        <w:t xml:space="preserve"> that can contain any features detected by the Modernizr client side tests. All attributes and features in the feature array have to be evaluated to </w:t>
      </w:r>
      <w:r w:rsidR="003D1F59">
        <w:rPr>
          <w:i/>
          <w:lang w:eastAsia="x-none"/>
        </w:rPr>
        <w:t xml:space="preserve">tru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Detector, as they’re what we use to differentiate between different device classes.</w:t>
      </w:r>
    </w:p>
    <w:p w14:paraId="2E6A218C" w14:textId="77777777" w:rsidR="008E1458" w:rsidRDefault="008E1458" w:rsidP="00B60F1A">
      <w:pPr>
        <w:spacing w:line="360" w:lineRule="auto"/>
        <w:jc w:val="both"/>
        <w:rPr>
          <w:lang w:eastAsia="x-none"/>
        </w:rPr>
      </w:pPr>
    </w:p>
    <w:p w14:paraId="696ADF69" w14:textId="6F101C91" w:rsidR="003D1F59" w:rsidRDefault="00243ABA" w:rsidP="00B60F1A">
      <w:pPr>
        <w:spacing w:line="360" w:lineRule="auto"/>
        <w:jc w:val="both"/>
        <w:rPr>
          <w:lang w:eastAsia="x-none"/>
        </w:rPr>
      </w:pPr>
      <w:r>
        <w:rPr>
          <w:lang w:eastAsia="x-none"/>
        </w:rPr>
        <w:t xml:space="preserve">To build a RESS solution by </w:t>
      </w:r>
      <w:r w:rsidR="003D1F59">
        <w:rPr>
          <w:lang w:eastAsia="x-none"/>
        </w:rPr>
        <w:t>using Detector there’s one extra thing needed: a template framework, such as Mustache, Handlebars or Jade. Without a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e could do the following using Mustache for templates with the given file-hier</w:t>
      </w:r>
      <w:r w:rsidR="00663B0C">
        <w:rPr>
          <w:lang w:eastAsia="x-none"/>
        </w:rPr>
        <w:t>archy for partials</w:t>
      </w:r>
      <w:r w:rsidR="005E2935">
        <w:rPr>
          <w:lang w:eastAsia="x-none"/>
        </w:rPr>
        <w:t xml:space="preserve">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9755DE">
        <w:t xml:space="preserve">Code Snippet </w:t>
      </w:r>
      <w:r w:rsidR="009755DE">
        <w:rPr>
          <w:noProof/>
        </w:rPr>
        <w:t>6</w:t>
      </w:r>
      <w:r w:rsidR="005E2935">
        <w:rPr>
          <w:lang w:eastAsia="x-none"/>
        </w:rPr>
        <w:fldChar w:fldCharType="end"/>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9755DE">
        <w:t xml:space="preserve">Figure </w:t>
      </w:r>
      <w:r w:rsidR="009755DE">
        <w:rPr>
          <w:noProof/>
        </w:rPr>
        <w:t>2</w:t>
      </w:r>
      <w:r w:rsidR="005E2935">
        <w:rPr>
          <w:lang w:eastAsia="x-none"/>
        </w:rPr>
        <w:fldChar w:fldCharType="end"/>
      </w:r>
      <w:r w:rsidR="005E2935">
        <w:rPr>
          <w:lang w:eastAsia="x-none"/>
        </w:rPr>
        <w:t>)</w:t>
      </w:r>
      <w:r w:rsidR="00663B0C">
        <w:rPr>
          <w:lang w:eastAsia="x-none"/>
        </w:rPr>
        <w:t>:</w:t>
      </w:r>
    </w:p>
    <w:p w14:paraId="08E1A0F9" w14:textId="77777777" w:rsidR="00213409" w:rsidRDefault="00213409" w:rsidP="00B60F1A">
      <w:pPr>
        <w:spacing w:line="360" w:lineRule="auto"/>
        <w:jc w:val="both"/>
        <w:rPr>
          <w:lang w:eastAsia="x-none"/>
        </w:rPr>
      </w:pPr>
    </w:p>
    <w:p w14:paraId="451A9E21" w14:textId="0D4D180E" w:rsidR="002017B7" w:rsidRDefault="00213409" w:rsidP="00B60F1A">
      <w:pPr>
        <w:spacing w:line="360" w:lineRule="auto"/>
        <w:jc w:val="both"/>
        <w:rPr>
          <w:lang w:eastAsia="x-none"/>
        </w:rPr>
      </w:pPr>
      <w:r>
        <w:rPr>
          <w:noProof/>
        </w:rPr>
        <mc:AlternateContent>
          <mc:Choice Requires="wpg">
            <w:drawing>
              <wp:anchor distT="0" distB="0" distL="114300" distR="114300" simplePos="0" relativeHeight="251665408" behindDoc="0" locked="0" layoutInCell="1" allowOverlap="1" wp14:anchorId="13476996" wp14:editId="36213BFF">
                <wp:simplePos x="0" y="0"/>
                <wp:positionH relativeFrom="margin">
                  <wp:align>center</wp:align>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BE5263" w:rsidRDefault="00BE5263"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BE5263" w:rsidRPr="00663B0C" w:rsidRDefault="00BE5263"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BE5263" w:rsidRPr="00663B0C" w:rsidRDefault="00BE5263"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BE5263" w:rsidRPr="00663B0C" w:rsidRDefault="00BE5263"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BE5263" w:rsidRPr="00663B0C" w:rsidRDefault="00BE5263"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BE5263" w:rsidRDefault="00BE5263"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BE5263" w:rsidRPr="00663B0C" w:rsidRDefault="00BE5263"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BE5263" w:rsidRPr="00663B0C" w:rsidRDefault="00BE5263">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BE5263" w:rsidRPr="00646D23" w:rsidRDefault="00BE5263"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BE5263" w:rsidRPr="00646D23" w:rsidRDefault="00BE5263"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BE5263" w:rsidRPr="00646D23" w:rsidRDefault="00BE5263"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BE5263" w:rsidRPr="00646D23" w:rsidRDefault="00BE5263"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BE5263" w:rsidRPr="00646D23" w:rsidRDefault="00BE5263"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BE5263" w:rsidRPr="00646D23" w:rsidRDefault="00BE5263"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BE5263" w:rsidRPr="00646D23" w:rsidRDefault="00BE5263"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BE5263" w:rsidRPr="00646D23" w:rsidRDefault="00BE5263"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BE5263" w:rsidRPr="00646D23" w:rsidRDefault="00BE5263"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BE5263" w:rsidRPr="00646D23" w:rsidRDefault="00BE5263"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BE5263" w:rsidRPr="00646D23" w:rsidRDefault="00BE5263">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BE5263" w:rsidRDefault="00BE5263" w:rsidP="00646D23">
                              <w:pPr>
                                <w:pStyle w:val="Caption"/>
                                <w:rPr>
                                  <w:noProof/>
                                </w:rPr>
                              </w:pPr>
                              <w:bookmarkStart w:id="11" w:name="_Ref217718608"/>
                              <w:r>
                                <w:t xml:space="preserve">Code Snippet </w:t>
                              </w:r>
                              <w:r w:rsidR="005443A7">
                                <w:fldChar w:fldCharType="begin"/>
                              </w:r>
                              <w:r w:rsidR="005443A7">
                                <w:instrText xml:space="preserve"> SEQ Code_Snippet \* ARABIC </w:instrText>
                              </w:r>
                              <w:r w:rsidR="005443A7">
                                <w:fldChar w:fldCharType="separate"/>
                              </w:r>
                              <w:r>
                                <w:rPr>
                                  <w:noProof/>
                                </w:rPr>
                                <w:t>7</w:t>
                              </w:r>
                              <w:r w:rsidR="005443A7">
                                <w:rPr>
                                  <w:noProof/>
                                </w:rPr>
                                <w:fldChar w:fldCharType="end"/>
                              </w:r>
                              <w:bookmarkEnd w:id="11"/>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BE5263" w:rsidRDefault="00BE5263" w:rsidP="00646D23">
                              <w:pPr>
                                <w:pStyle w:val="Caption"/>
                                <w:rPr>
                                  <w:noProof/>
                                </w:rPr>
                              </w:pPr>
                              <w:bookmarkStart w:id="12" w:name="_Ref217718632"/>
                              <w:r>
                                <w:t xml:space="preserve">Figure </w:t>
                              </w:r>
                              <w:r w:rsidR="005443A7">
                                <w:fldChar w:fldCharType="begin"/>
                              </w:r>
                              <w:r w:rsidR="005443A7">
                                <w:instrText xml:space="preserve"> SEQ Figure \* ARABIC </w:instrText>
                              </w:r>
                              <w:r w:rsidR="005443A7">
                                <w:fldChar w:fldCharType="separate"/>
                              </w:r>
                              <w:r>
                                <w:rPr>
                                  <w:noProof/>
                                </w:rPr>
                                <w:t>2</w:t>
                              </w:r>
                              <w:r w:rsidR="005443A7">
                                <w:rPr>
                                  <w:noProof/>
                                </w:rPr>
                                <w:fldChar w:fldCharType="end"/>
                              </w:r>
                              <w:bookmarkEnd w:id="12"/>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47" style="position:absolute;left:0;text-align:left;margin-left:0;margin-top:0;width:368.5pt;height:161.6pt;z-index:251665408;mso-position-horizontal:center;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">
                <v:shape id="Text Box 15" o:spid="_x0000_s1048"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7B2E27" w:rsidRDefault="007B2E27"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7B2E27" w:rsidRPr="00663B0C" w:rsidRDefault="007B2E27"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7B2E27" w:rsidRPr="00663B0C" w:rsidRDefault="007B2E27"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7B2E27" w:rsidRPr="00663B0C" w:rsidRDefault="007B2E27"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7B2E27" w:rsidRPr="00663B0C" w:rsidRDefault="007B2E27"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7B2E27" w:rsidRDefault="007B2E27"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7B2E27" w:rsidRPr="00663B0C" w:rsidRDefault="007B2E27"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7B2E27" w:rsidRPr="00663B0C" w:rsidRDefault="007B2E27">
                        <w:pPr>
                          <w:rPr>
                            <w:rFonts w:ascii="Consolas" w:hAnsi="Consolas"/>
                            <w:sz w:val="20"/>
                            <w:szCs w:val="20"/>
                          </w:rPr>
                        </w:pPr>
                      </w:p>
                    </w:txbxContent>
                  </v:textbox>
                </v:shape>
                <v:shape id="Text Box 16" o:spid="_x0000_s1049"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7B2E27" w:rsidRPr="00646D23" w:rsidRDefault="007B2E27"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7B2E27" w:rsidRPr="00646D23" w:rsidRDefault="007B2E27"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7B2E27" w:rsidRPr="00646D23" w:rsidRDefault="007B2E27"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7B2E27" w:rsidRPr="00646D23" w:rsidRDefault="007B2E27"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7B2E27" w:rsidRPr="00646D23" w:rsidRDefault="007B2E27"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7B2E27" w:rsidRPr="00646D23" w:rsidRDefault="007B2E27"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7B2E27" w:rsidRPr="00646D23" w:rsidRDefault="007B2E27"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7B2E27" w:rsidRPr="00646D23" w:rsidRDefault="007B2E27"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7B2E27" w:rsidRPr="00646D23" w:rsidRDefault="007B2E27"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7B2E27" w:rsidRPr="00646D23" w:rsidRDefault="007B2E27"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7B2E27" w:rsidRPr="00646D23" w:rsidRDefault="007B2E27">
                        <w:pPr>
                          <w:rPr>
                            <w:rFonts w:ascii="Consolas" w:hAnsi="Consolas"/>
                            <w:sz w:val="20"/>
                            <w:szCs w:val="20"/>
                          </w:rPr>
                        </w:pPr>
                      </w:p>
                    </w:txbxContent>
                  </v:textbox>
                </v:shape>
                <v:shape id="Text Box 17" o:spid="_x0000_s1050"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7B2E27" w:rsidRDefault="007B2E27" w:rsidP="00646D23">
                        <w:pPr>
                          <w:pStyle w:val="Caption"/>
                          <w:rPr>
                            <w:noProof/>
                          </w:rPr>
                        </w:pPr>
                        <w:bookmarkStart w:id="29" w:name="_Ref217718608"/>
                        <w:r>
                          <w:t xml:space="preserve">Code Snippet </w:t>
                        </w:r>
                        <w:fldSimple w:instr=" SEQ Code_Snippet \* ARABIC ">
                          <w:r>
                            <w:rPr>
                              <w:noProof/>
                            </w:rPr>
                            <w:t>7</w:t>
                          </w:r>
                        </w:fldSimple>
                        <w:bookmarkEnd w:id="29"/>
                        <w:r>
                          <w:t>: HTML Markup with Mustache partials for the header and footer of the document.</w:t>
                        </w:r>
                      </w:p>
                    </w:txbxContent>
                  </v:textbox>
                </v:shape>
                <v:shape id="Text Box 18" o:spid="_x0000_s1051"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7B2E27" w:rsidRDefault="007B2E27" w:rsidP="00646D23">
                        <w:pPr>
                          <w:pStyle w:val="Caption"/>
                          <w:rPr>
                            <w:noProof/>
                          </w:rPr>
                        </w:pPr>
                        <w:bookmarkStart w:id="30" w:name="_Ref217718632"/>
                        <w:r>
                          <w:t xml:space="preserve">Figure </w:t>
                        </w:r>
                        <w:fldSimple w:instr=" SEQ Figure \* ARABIC ">
                          <w:r>
                            <w:rPr>
                              <w:noProof/>
                            </w:rPr>
                            <w:t>2</w:t>
                          </w:r>
                        </w:fldSimple>
                        <w:bookmarkEnd w:id="30"/>
                        <w:r>
                          <w:t>: File hierarchy for Mustache partials in the Detector system.</w:t>
                        </w:r>
                      </w:p>
                    </w:txbxContent>
                  </v:textbox>
                </v:shape>
                <w10:wrap type="topAndBottom" anchorx="margin"/>
              </v:group>
            </w:pict>
          </mc:Fallback>
        </mc:AlternateContent>
      </w:r>
    </w:p>
    <w:p w14:paraId="4409B828" w14:textId="77777777" w:rsidR="003D1F59" w:rsidRDefault="003D1F59" w:rsidP="00B60F1A">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s in the base folder – removing a lot of code that would otherwise be repeated throughout each family-specific markup. Falling back on a base directory is not supported in Mustache by default, but Dave Olsen has made the small tweaks necessary for this functionality in his own fork of Mustache’s loader.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a TV-family UA.</w:t>
      </w:r>
    </w:p>
    <w:p w14:paraId="3895CFFA" w14:textId="77777777" w:rsidR="008E1458" w:rsidRDefault="008E1458" w:rsidP="00B60F1A">
      <w:pPr>
        <w:spacing w:line="360" w:lineRule="auto"/>
        <w:jc w:val="both"/>
        <w:rPr>
          <w:lang w:eastAsia="x-none"/>
        </w:rPr>
      </w:pPr>
    </w:p>
    <w:p w14:paraId="43EAAE6C" w14:textId="77777777" w:rsidR="003D1F59" w:rsidRDefault="003D1F59" w:rsidP="00B60F1A">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B60F1A">
      <w:pPr>
        <w:spacing w:line="360" w:lineRule="auto"/>
        <w:jc w:val="both"/>
        <w:rPr>
          <w:lang w:eastAsia="x-none"/>
        </w:rPr>
      </w:pPr>
    </w:p>
    <w:p w14:paraId="1D32418C" w14:textId="667AFD0C" w:rsidR="003D1F59" w:rsidRDefault="003D1F59" w:rsidP="00B60F1A">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y to cover them is needed, and easily done by e.g. creating a family called “mobile-basic” that covers the features present on such devices. This requires nothing more than adding this new definition to the family JSON file and tailoring the necessary partials for these types of devices, the rest of the code base doesn’t need to be touched.</w:t>
      </w:r>
    </w:p>
    <w:p w14:paraId="6A80D5EE" w14:textId="77777777" w:rsidR="008E1458" w:rsidRDefault="008E1458" w:rsidP="00B60F1A">
      <w:pPr>
        <w:spacing w:line="360" w:lineRule="auto"/>
        <w:jc w:val="both"/>
        <w:rPr>
          <w:lang w:eastAsia="x-none"/>
        </w:rPr>
      </w:pPr>
    </w:p>
    <w:p w14:paraId="3E5C69E9" w14:textId="5B1811CB" w:rsidR="002B3EE3" w:rsidRDefault="003D1F59" w:rsidP="00B60F1A">
      <w:pPr>
        <w:spacing w:line="360" w:lineRule="auto"/>
        <w:jc w:val="both"/>
        <w:rPr>
          <w:lang w:eastAsia="x-none"/>
        </w:rPr>
      </w:pPr>
      <w:r>
        <w:rPr>
          <w:lang w:eastAsia="x-none"/>
        </w:rPr>
        <w:t xml:space="preserve">Detector offers a fairly straightforward solution to the problem of making the server more involved in RWD. With a simple tweak to make the template system able to </w:t>
      </w:r>
      <w:r>
        <w:rPr>
          <w:i/>
          <w:lang w:eastAsia="x-none"/>
        </w:rPr>
        <w:t>failover</w:t>
      </w:r>
      <w:r>
        <w:rPr>
          <w:lang w:eastAsia="x-none"/>
        </w:rPr>
        <w:t xml:space="preserve"> to a base directory in the case of missing partials is all that’s needed to create a RESS system. It’s also flexible with the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w:t>
      </w:r>
      <w:r>
        <w:rPr>
          <w:i/>
          <w:lang w:eastAsia="x-none"/>
        </w:rPr>
        <w:t>future friendly</w:t>
      </w:r>
      <w:r>
        <w:rPr>
          <w:lang w:eastAsia="x-none"/>
        </w:rPr>
        <w:t>. While it doesn’t solve the problem of dumb content (which should fall to the CMS) and context aware coding (which should be done by the editor), it goes a long way to create a possible solution for the server-side of things. Detector is currently in production on the West Virginia University home page.</w:t>
      </w:r>
    </w:p>
    <w:p w14:paraId="7A57F193" w14:textId="71741792" w:rsidR="002B3EE3" w:rsidRDefault="002B3EE3" w:rsidP="00B60F1A">
      <w:pPr>
        <w:pStyle w:val="Heading1"/>
        <w:spacing w:line="360" w:lineRule="auto"/>
        <w:jc w:val="both"/>
      </w:pPr>
      <w:commentRangeStart w:id="13"/>
      <w:r>
        <w:t>Summary</w:t>
      </w:r>
    </w:p>
    <w:p w14:paraId="32A61E82" w14:textId="77777777" w:rsidR="00253264" w:rsidRDefault="002B3EE3" w:rsidP="00B60F1A">
      <w:pPr>
        <w:spacing w:line="360" w:lineRule="auto"/>
        <w:jc w:val="both"/>
      </w:pPr>
      <w:r>
        <w:t>In this chapter we’ve looked at the technologies, languages and concepts underlying this thesis: HTML, CSS, JavaScript,</w:t>
      </w:r>
      <w:r w:rsidR="00E177E4">
        <w:t xml:space="preserve"> Java,</w:t>
      </w:r>
      <w:r w:rsidR="008379A3">
        <w:t xml:space="preserve"> Device- and Feature Detection,</w:t>
      </w:r>
      <w:r>
        <w:t xml:space="preserve"> Responsive Web Design, Mobile First and RESS. We’ve also looked into related work in the same field, focusing on the Detector project by Dave Olsen.</w:t>
      </w:r>
      <w:commentRangeEnd w:id="13"/>
      <w:r w:rsidR="007B2E27">
        <w:rPr>
          <w:rStyle w:val="CommentReference"/>
        </w:rPr>
        <w:commentReference w:id="13"/>
      </w:r>
    </w:p>
    <w:p w14:paraId="76EA832E" w14:textId="77777777" w:rsidR="00253264" w:rsidRDefault="00253264">
      <w:pPr>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253264">
      <w:pPr>
        <w:pStyle w:val="Heading1"/>
      </w:pPr>
      <w:r>
        <w:t>Bibliography</w:t>
      </w:r>
    </w:p>
    <w:p w14:paraId="47EC7BF0" w14:textId="77777777" w:rsidR="00253264" w:rsidRPr="00253264" w:rsidRDefault="00253264" w:rsidP="00253264"/>
    <w:bookmarkStart w:id="14" w:name="_GoBack"/>
    <w:bookmarkEnd w:id="14"/>
    <w:p w14:paraId="25E4FE08" w14:textId="5904BCEB" w:rsidR="00253264" w:rsidRPr="00253264" w:rsidRDefault="00253264" w:rsidP="00253264">
      <w:pPr>
        <w:ind w:left="720" w:hanging="720"/>
        <w:jc w:val="both"/>
        <w:rPr>
          <w:rFonts w:ascii="Cambria" w:hAnsi="Cambria"/>
          <w:noProof/>
        </w:rPr>
      </w:pPr>
      <w:r>
        <w:fldChar w:fldCharType="begin"/>
      </w:r>
      <w:r>
        <w:instrText xml:space="preserve"> ADDIN EN.REFLIST </w:instrText>
      </w:r>
      <w:r>
        <w:fldChar w:fldCharType="separate"/>
      </w:r>
      <w:bookmarkStart w:id="15" w:name="_ENREF_1"/>
      <w:r w:rsidRPr="00253264">
        <w:rPr>
          <w:rFonts w:ascii="Cambria" w:hAnsi="Cambria"/>
          <w:noProof/>
        </w:rPr>
        <w:t xml:space="preserve">Olsen, Dave. (2012). RESS, Server-Side Feature-Detection and the Evolution of Responsive Web Design.  Retrieved from </w:t>
      </w:r>
      <w:bookmarkEnd w:id="15"/>
      <w:r>
        <w:rPr>
          <w:rFonts w:ascii="Cambria" w:hAnsi="Cambria"/>
          <w:noProof/>
        </w:rPr>
        <w:fldChar w:fldCharType="begin"/>
      </w:r>
      <w:r>
        <w:rPr>
          <w:rFonts w:ascii="Cambria" w:hAnsi="Cambria"/>
          <w:noProof/>
        </w:rPr>
        <w:instrText xml:space="preserve"> HYPERLINK "http://www.dmolsen.com/mobile-in-higher-ed/2012/02/21/ress-and-the-evolution-of-responsive-web-design/" </w:instrText>
      </w:r>
      <w:r>
        <w:rPr>
          <w:rFonts w:ascii="Cambria" w:hAnsi="Cambria"/>
          <w:noProof/>
        </w:rPr>
      </w:r>
      <w:r>
        <w:rPr>
          <w:rFonts w:ascii="Cambria" w:hAnsi="Cambria"/>
          <w:noProof/>
        </w:rPr>
        <w:fldChar w:fldCharType="separate"/>
      </w:r>
      <w:r w:rsidRPr="00253264">
        <w:rPr>
          <w:rStyle w:val="Hyperlink"/>
          <w:noProof/>
        </w:rPr>
        <w:t>http://www.dmolsen.com/mobile-in-higher-ed/2012/02/21/ress-and-the-evolution-of-responsive-web-design/</w:t>
      </w:r>
      <w:r>
        <w:rPr>
          <w:rFonts w:ascii="Cambria" w:hAnsi="Cambria"/>
          <w:noProof/>
        </w:rPr>
        <w:fldChar w:fldCharType="end"/>
      </w:r>
    </w:p>
    <w:p w14:paraId="3A512D5A" w14:textId="5745A558" w:rsidR="00253264" w:rsidRDefault="00253264" w:rsidP="00253264">
      <w:pPr>
        <w:jc w:val="both"/>
        <w:rPr>
          <w:noProof/>
        </w:rPr>
      </w:pPr>
    </w:p>
    <w:p w14:paraId="1ADB7DC1" w14:textId="6F08A93B" w:rsidR="002B3EE3" w:rsidRPr="002B3EE3" w:rsidRDefault="00253264" w:rsidP="00B60F1A">
      <w:pPr>
        <w:spacing w:line="360" w:lineRule="auto"/>
        <w:jc w:val="both"/>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Office 2011" w:date="2012-12-15T22:47:00Z" w:initials="O2">
    <w:p w14:paraId="7369C1BC" w14:textId="2E92046F" w:rsidR="00BE5263" w:rsidRDefault="00BE5263">
      <w:pPr>
        <w:pStyle w:val="CommentText"/>
      </w:pPr>
      <w:r>
        <w:rPr>
          <w:rStyle w:val="CommentReference"/>
        </w:rPr>
        <w:annotationRef/>
      </w:r>
      <w:proofErr w:type="spellStart"/>
      <w:r>
        <w:t>Vurdere</w:t>
      </w:r>
      <w:proofErr w:type="spellEnd"/>
      <w:r>
        <w:t xml:space="preserve"> å </w:t>
      </w:r>
      <w:proofErr w:type="spellStart"/>
      <w:r>
        <w:t>illustrere</w:t>
      </w:r>
      <w:proofErr w:type="spellEnd"/>
      <w:r>
        <w:t xml:space="preserve"> med et </w:t>
      </w:r>
      <w:proofErr w:type="spellStart"/>
      <w:r>
        <w:t>bilde</w:t>
      </w:r>
      <w:proofErr w:type="spellEnd"/>
      <w:r>
        <w:t xml:space="preserve"> </w:t>
      </w:r>
      <w:proofErr w:type="spellStart"/>
      <w:r>
        <w:t>av</w:t>
      </w:r>
      <w:proofErr w:type="spellEnd"/>
      <w:r>
        <w:t xml:space="preserve"> en “fluid” (men </w:t>
      </w:r>
      <w:proofErr w:type="spellStart"/>
      <w:r>
        <w:t>ikke</w:t>
      </w:r>
      <w:proofErr w:type="spellEnd"/>
      <w:r>
        <w:t xml:space="preserve"> </w:t>
      </w:r>
      <w:proofErr w:type="spellStart"/>
      <w:r>
        <w:t>klassisk</w:t>
      </w:r>
      <w:proofErr w:type="spellEnd"/>
      <w:r>
        <w:t xml:space="preserve"> “responsive”) side </w:t>
      </w:r>
      <w:proofErr w:type="spellStart"/>
      <w:r>
        <w:t>på</w:t>
      </w:r>
      <w:proofErr w:type="spellEnd"/>
      <w:r>
        <w:t xml:space="preserve"> to </w:t>
      </w:r>
      <w:proofErr w:type="spellStart"/>
      <w:r>
        <w:t>ganske</w:t>
      </w:r>
      <w:proofErr w:type="spellEnd"/>
      <w:r>
        <w:t xml:space="preserve"> </w:t>
      </w:r>
      <w:proofErr w:type="spellStart"/>
      <w:r>
        <w:t>ulike</w:t>
      </w:r>
      <w:proofErr w:type="spellEnd"/>
      <w:r>
        <w:t xml:space="preserve"> </w:t>
      </w:r>
      <w:proofErr w:type="spellStart"/>
      <w:r>
        <w:t>skjermstørrelser</w:t>
      </w:r>
      <w:proofErr w:type="spellEnd"/>
      <w:r>
        <w:t xml:space="preserve">, </w:t>
      </w:r>
      <w:proofErr w:type="spellStart"/>
      <w:r>
        <w:t>kanskje</w:t>
      </w:r>
      <w:proofErr w:type="spellEnd"/>
      <w:r>
        <w:t xml:space="preserve">? </w:t>
      </w:r>
      <w:proofErr w:type="spellStart"/>
      <w:r>
        <w:t>Kan</w:t>
      </w:r>
      <w:proofErr w:type="spellEnd"/>
      <w:r>
        <w:t xml:space="preserve"> </w:t>
      </w:r>
      <w:proofErr w:type="spellStart"/>
      <w:r>
        <w:t>gjerne</w:t>
      </w:r>
      <w:proofErr w:type="spellEnd"/>
      <w:r>
        <w:t xml:space="preserve"> bare </w:t>
      </w:r>
      <w:proofErr w:type="spellStart"/>
      <w:r>
        <w:t>være</w:t>
      </w:r>
      <w:proofErr w:type="spellEnd"/>
      <w:r>
        <w:t xml:space="preserve"> </w:t>
      </w:r>
      <w:proofErr w:type="spellStart"/>
      <w:r>
        <w:t>firkanter</w:t>
      </w:r>
      <w:proofErr w:type="spellEnd"/>
      <w:r>
        <w:t xml:space="preserve"> </w:t>
      </w:r>
      <w:proofErr w:type="spellStart"/>
      <w:r>
        <w:t>og</w:t>
      </w:r>
      <w:proofErr w:type="spellEnd"/>
      <w:r>
        <w:t xml:space="preserve"> </w:t>
      </w:r>
      <w:proofErr w:type="spellStart"/>
      <w:r>
        <w:t>bokser</w:t>
      </w:r>
      <w:proofErr w:type="spellEnd"/>
      <w:r>
        <w:t xml:space="preserve"> </w:t>
      </w:r>
      <w:proofErr w:type="spellStart"/>
      <w:r>
        <w:t>også</w:t>
      </w:r>
      <w:proofErr w:type="spellEnd"/>
      <w:r>
        <w:t>.</w:t>
      </w:r>
    </w:p>
  </w:comment>
  <w:comment w:id="6" w:author="Henrik Hellerøy" w:date="2012-12-18T14:40:00Z" w:initials="HH">
    <w:p w14:paraId="677697CB" w14:textId="5BEFA6CA" w:rsidR="00BE5263" w:rsidRDefault="00BE5263">
      <w:pPr>
        <w:pStyle w:val="CommentText"/>
      </w:pPr>
      <w:r>
        <w:rPr>
          <w:rStyle w:val="CommentReference"/>
        </w:rPr>
        <w:annotationRef/>
      </w:r>
      <w:proofErr w:type="spellStart"/>
      <w:r>
        <w:t>Referanse</w:t>
      </w:r>
      <w:proofErr w:type="spellEnd"/>
    </w:p>
  </w:comment>
  <w:comment w:id="8" w:author="Henrik Hellerøy" w:date="2012-12-13T23:21:00Z" w:initials="HH">
    <w:p w14:paraId="0A11B673" w14:textId="6FBE047C" w:rsidR="00BE5263" w:rsidRDefault="00BE5263">
      <w:pPr>
        <w:pStyle w:val="CommentText"/>
      </w:pPr>
      <w:r>
        <w:rPr>
          <w:rStyle w:val="CommentReference"/>
        </w:rPr>
        <w:annotationRef/>
      </w:r>
      <w:r w:rsidRPr="00723EA5">
        <w:t>http://remysharp.com/2010/10/08/what-is-a-polyfill/</w:t>
      </w:r>
    </w:p>
  </w:comment>
  <w:comment w:id="9" w:author="Henrik Hellerøy" w:date="2012-12-19T15:59:00Z" w:initials="HH">
    <w:p w14:paraId="0AB57064" w14:textId="4483C0FB" w:rsidR="00BE5263" w:rsidRDefault="00BE5263">
      <w:pPr>
        <w:pStyle w:val="CommentText"/>
      </w:pPr>
      <w:r>
        <w:rPr>
          <w:rStyle w:val="CommentReference"/>
        </w:rPr>
        <w:annotationRef/>
      </w:r>
      <w:r w:rsidRPr="00E0257A">
        <w:t>http://www.hesketh.com/thought-leadership/our-publications/progressive-enhancement-and-future-web-design</w:t>
      </w:r>
    </w:p>
  </w:comment>
  <w:comment w:id="10" w:author="Henrik Hellerøy" w:date="2012-12-18T16:43:00Z" w:initials="HH">
    <w:p w14:paraId="169760E6" w14:textId="3417D2B8" w:rsidR="00BE5263" w:rsidRDefault="00BE5263">
      <w:pPr>
        <w:pStyle w:val="CommentText"/>
      </w:pPr>
      <w:r>
        <w:rPr>
          <w:rStyle w:val="CommentReference"/>
        </w:rPr>
        <w:annotationRef/>
      </w:r>
      <w:proofErr w:type="spellStart"/>
      <w:r>
        <w:t>Finne</w:t>
      </w:r>
      <w:proofErr w:type="spellEnd"/>
      <w:r>
        <w:t xml:space="preserve"> </w:t>
      </w:r>
      <w:proofErr w:type="spellStart"/>
      <w:r>
        <w:t>referanse</w:t>
      </w:r>
      <w:proofErr w:type="spellEnd"/>
    </w:p>
  </w:comment>
  <w:comment w:id="13" w:author="Office 2011" w:date="2013-02-17T22:58:00Z" w:initials="O2">
    <w:p w14:paraId="19DF1769" w14:textId="2E62F6CE" w:rsidR="00BE5263" w:rsidRDefault="00BE5263">
      <w:pPr>
        <w:pStyle w:val="CommentText"/>
      </w:pPr>
      <w:r>
        <w:rPr>
          <w:rStyle w:val="CommentReference"/>
        </w:rPr>
        <w:annotationRef/>
      </w:r>
      <w:r>
        <w:t xml:space="preserve">En </w:t>
      </w:r>
      <w:proofErr w:type="spellStart"/>
      <w:r>
        <w:t>generell</w:t>
      </w:r>
      <w:proofErr w:type="spellEnd"/>
      <w:r>
        <w:t xml:space="preserve"> </w:t>
      </w:r>
      <w:proofErr w:type="spellStart"/>
      <w:r>
        <w:t>betraktning</w:t>
      </w:r>
      <w:proofErr w:type="spellEnd"/>
      <w:r>
        <w:t xml:space="preserve">: </w:t>
      </w:r>
      <w:proofErr w:type="spellStart"/>
      <w:r>
        <w:t>Dette</w:t>
      </w:r>
      <w:proofErr w:type="spellEnd"/>
      <w:r>
        <w:t xml:space="preserve"> </w:t>
      </w:r>
      <w:proofErr w:type="spellStart"/>
      <w:r>
        <w:t>kapitlet</w:t>
      </w:r>
      <w:proofErr w:type="spellEnd"/>
      <w:r>
        <w:t xml:space="preserve"> </w:t>
      </w:r>
      <w:proofErr w:type="spellStart"/>
      <w:r>
        <w:t>forklarer</w:t>
      </w:r>
      <w:proofErr w:type="spellEnd"/>
      <w:r>
        <w:t xml:space="preserve"> en </w:t>
      </w:r>
      <w:proofErr w:type="spellStart"/>
      <w:r>
        <w:t>haug</w:t>
      </w:r>
      <w:proofErr w:type="spellEnd"/>
      <w:r>
        <w:t xml:space="preserve"> med </w:t>
      </w:r>
      <w:proofErr w:type="spellStart"/>
      <w:r>
        <w:t>begreper</w:t>
      </w:r>
      <w:proofErr w:type="spellEnd"/>
      <w:r>
        <w:t xml:space="preserve">, </w:t>
      </w:r>
      <w:proofErr w:type="spellStart"/>
      <w:r>
        <w:t>både</w:t>
      </w:r>
      <w:proofErr w:type="spellEnd"/>
      <w:r>
        <w:t xml:space="preserve"> </w:t>
      </w:r>
      <w:proofErr w:type="spellStart"/>
      <w:r>
        <w:t>tekniske</w:t>
      </w:r>
      <w:proofErr w:type="spellEnd"/>
      <w:r>
        <w:t xml:space="preserve"> </w:t>
      </w:r>
      <w:proofErr w:type="spellStart"/>
      <w:r>
        <w:t>og</w:t>
      </w:r>
      <w:proofErr w:type="spellEnd"/>
      <w:r>
        <w:t xml:space="preserve"> </w:t>
      </w:r>
      <w:proofErr w:type="spellStart"/>
      <w:r>
        <w:t>mer</w:t>
      </w:r>
      <w:proofErr w:type="spellEnd"/>
      <w:r>
        <w:t xml:space="preserve"> </w:t>
      </w:r>
      <w:proofErr w:type="spellStart"/>
      <w:r>
        <w:t>konsept-messige</w:t>
      </w:r>
      <w:proofErr w:type="spellEnd"/>
      <w:r>
        <w:t xml:space="preserve">. </w:t>
      </w:r>
      <w:proofErr w:type="spellStart"/>
      <w:r>
        <w:t>Mulig</w:t>
      </w:r>
      <w:proofErr w:type="spellEnd"/>
      <w:r>
        <w:t xml:space="preserve"> de </w:t>
      </w:r>
      <w:proofErr w:type="spellStart"/>
      <w:r>
        <w:t>bør</w:t>
      </w:r>
      <w:proofErr w:type="spellEnd"/>
      <w:r>
        <w:t xml:space="preserve"> </w:t>
      </w:r>
      <w:proofErr w:type="spellStart"/>
      <w:r>
        <w:t>skilles</w:t>
      </w:r>
      <w:proofErr w:type="spellEnd"/>
      <w:r>
        <w:t xml:space="preserve"> </w:t>
      </w:r>
      <w:proofErr w:type="spellStart"/>
      <w:r>
        <w:t>klarere</w:t>
      </w:r>
      <w:proofErr w:type="spellEnd"/>
      <w:r>
        <w:t xml:space="preserve"> </w:t>
      </w:r>
      <w:proofErr w:type="spellStart"/>
      <w:r>
        <w:t>fra</w:t>
      </w:r>
      <w:proofErr w:type="spellEnd"/>
      <w:r>
        <w:t xml:space="preserve"> </w:t>
      </w:r>
      <w:proofErr w:type="spellStart"/>
      <w:r>
        <w:t>hverandre</w:t>
      </w:r>
      <w:proofErr w:type="spellEnd"/>
      <w:r>
        <w:t xml:space="preserve">. </w:t>
      </w:r>
      <w:proofErr w:type="spellStart"/>
      <w:r>
        <w:t>Rekkefølge</w:t>
      </w:r>
      <w:proofErr w:type="spellEnd"/>
      <w:r>
        <w:t xml:space="preserve"> </w:t>
      </w:r>
      <w:proofErr w:type="spellStart"/>
      <w:r>
        <w:t>og</w:t>
      </w:r>
      <w:proofErr w:type="spellEnd"/>
      <w:r>
        <w:t xml:space="preserve"> </w:t>
      </w:r>
      <w:proofErr w:type="spellStart"/>
      <w:r>
        <w:t>evntuelle</w:t>
      </w:r>
      <w:proofErr w:type="spellEnd"/>
      <w:r>
        <w:t xml:space="preserve"> </w:t>
      </w:r>
      <w:proofErr w:type="spellStart"/>
      <w:r>
        <w:t>justeringer</w:t>
      </w:r>
      <w:proofErr w:type="spellEnd"/>
      <w:r>
        <w:t xml:space="preserve"> </w:t>
      </w:r>
      <w:proofErr w:type="spellStart"/>
      <w:r>
        <w:t>på</w:t>
      </w:r>
      <w:proofErr w:type="spellEnd"/>
      <w:r>
        <w:t xml:space="preserve"> </w:t>
      </w:r>
      <w:proofErr w:type="spellStart"/>
      <w:r>
        <w:t>detaljnivå</w:t>
      </w:r>
      <w:proofErr w:type="spellEnd"/>
      <w:r>
        <w:t xml:space="preserve"> </w:t>
      </w:r>
      <w:proofErr w:type="spellStart"/>
      <w:r>
        <w:t>opp</w:t>
      </w:r>
      <w:proofErr w:type="spellEnd"/>
      <w:r>
        <w:t xml:space="preserve"> </w:t>
      </w:r>
      <w:proofErr w:type="spellStart"/>
      <w:r>
        <w:t>eller</w:t>
      </w:r>
      <w:proofErr w:type="spellEnd"/>
      <w:r>
        <w:t xml:space="preserve"> </w:t>
      </w:r>
      <w:proofErr w:type="spellStart"/>
      <w:r>
        <w:t>ned</w:t>
      </w:r>
      <w:proofErr w:type="spellEnd"/>
      <w:r>
        <w:t xml:space="preserve"> </w:t>
      </w:r>
      <w:proofErr w:type="spellStart"/>
      <w:r>
        <w:t>kan</w:t>
      </w:r>
      <w:proofErr w:type="spellEnd"/>
      <w:r>
        <w:t xml:space="preserve"> </w:t>
      </w:r>
      <w:proofErr w:type="spellStart"/>
      <w:r>
        <w:t>sikkert</w:t>
      </w:r>
      <w:proofErr w:type="spellEnd"/>
      <w:r>
        <w:t xml:space="preserve"> </w:t>
      </w:r>
      <w:proofErr w:type="spellStart"/>
      <w:r>
        <w:t>også</w:t>
      </w:r>
      <w:proofErr w:type="spellEnd"/>
      <w:r>
        <w:t xml:space="preserve"> </w:t>
      </w:r>
      <w:proofErr w:type="spellStart"/>
      <w:r>
        <w:t>vurderes</w:t>
      </w:r>
      <w:proofErr w:type="spellEnd"/>
      <w:r>
        <w:t xml:space="preserve">, men </w:t>
      </w:r>
      <w:proofErr w:type="spellStart"/>
      <w:r>
        <w:t>foreslår</w:t>
      </w:r>
      <w:proofErr w:type="spellEnd"/>
      <w:r>
        <w:t xml:space="preserve"> at du </w:t>
      </w:r>
      <w:proofErr w:type="spellStart"/>
      <w:r>
        <w:t>heller</w:t>
      </w:r>
      <w:proofErr w:type="spellEnd"/>
      <w:r>
        <w:t xml:space="preserve"> </w:t>
      </w:r>
      <w:proofErr w:type="spellStart"/>
      <w:r>
        <w:t>går</w:t>
      </w:r>
      <w:proofErr w:type="spellEnd"/>
      <w:r>
        <w:t xml:space="preserve"> </w:t>
      </w:r>
      <w:proofErr w:type="spellStart"/>
      <w:r>
        <w:t>tilbake</w:t>
      </w:r>
      <w:proofErr w:type="spellEnd"/>
      <w:r>
        <w:t xml:space="preserve"> </w:t>
      </w:r>
      <w:proofErr w:type="spellStart"/>
      <w:r>
        <w:t>og</w:t>
      </w:r>
      <w:proofErr w:type="spellEnd"/>
      <w:r>
        <w:t xml:space="preserve"> </w:t>
      </w:r>
      <w:proofErr w:type="spellStart"/>
      <w:r>
        <w:t>ser</w:t>
      </w:r>
      <w:proofErr w:type="spellEnd"/>
      <w:r>
        <w:t xml:space="preserve"> </w:t>
      </w:r>
      <w:proofErr w:type="spellStart"/>
      <w:r>
        <w:t>det</w:t>
      </w:r>
      <w:proofErr w:type="spellEnd"/>
      <w:r>
        <w:t xml:space="preserve"> an </w:t>
      </w:r>
      <w:proofErr w:type="spellStart"/>
      <w:r>
        <w:t>når</w:t>
      </w:r>
      <w:proofErr w:type="spellEnd"/>
      <w:r>
        <w:t xml:space="preserve"> </w:t>
      </w:r>
      <w:proofErr w:type="spellStart"/>
      <w:r>
        <w:t>resten</w:t>
      </w:r>
      <w:proofErr w:type="spellEnd"/>
      <w:r>
        <w:t xml:space="preserve"> </w:t>
      </w:r>
      <w:proofErr w:type="spellStart"/>
      <w:r>
        <w:t>av</w:t>
      </w:r>
      <w:proofErr w:type="spellEnd"/>
      <w:r>
        <w:t xml:space="preserve"> </w:t>
      </w:r>
      <w:proofErr w:type="spellStart"/>
      <w:r>
        <w:t>oppgaven</w:t>
      </w:r>
      <w:proofErr w:type="spellEnd"/>
      <w:r>
        <w:t xml:space="preserve"> </w:t>
      </w:r>
      <w:proofErr w:type="spellStart"/>
      <w:r>
        <w:t>har</w:t>
      </w:r>
      <w:proofErr w:type="spellEnd"/>
      <w:r>
        <w:t xml:space="preserve"> </w:t>
      </w:r>
      <w:proofErr w:type="spellStart"/>
      <w:r>
        <w:t>tatt</w:t>
      </w:r>
      <w:proofErr w:type="spellEnd"/>
      <w:r>
        <w:t xml:space="preserve"> </w:t>
      </w:r>
      <w:proofErr w:type="spellStart"/>
      <w:r>
        <w:t>mer</w:t>
      </w:r>
      <w:proofErr w:type="spellEnd"/>
      <w:r>
        <w:t xml:space="preserve"> form. Da vet du </w:t>
      </w:r>
      <w:proofErr w:type="spellStart"/>
      <w:r>
        <w:t>mer</w:t>
      </w:r>
      <w:proofErr w:type="spellEnd"/>
      <w:r>
        <w:t xml:space="preserve"> </w:t>
      </w:r>
      <w:proofErr w:type="spellStart"/>
      <w:r>
        <w:t>om</w:t>
      </w:r>
      <w:proofErr w:type="spellEnd"/>
      <w:r>
        <w:t xml:space="preserve"> </w:t>
      </w:r>
      <w:proofErr w:type="spellStart"/>
      <w:r>
        <w:t>hva</w:t>
      </w:r>
      <w:proofErr w:type="spellEnd"/>
      <w:r>
        <w:t xml:space="preserve"> </w:t>
      </w:r>
      <w:proofErr w:type="spellStart"/>
      <w:r>
        <w:t>leseren</w:t>
      </w:r>
      <w:proofErr w:type="spellEnd"/>
      <w:r>
        <w:t xml:space="preserve"> </w:t>
      </w:r>
      <w:proofErr w:type="spellStart"/>
      <w:r>
        <w:t>har</w:t>
      </w:r>
      <w:proofErr w:type="spellEnd"/>
      <w:r>
        <w:t xml:space="preserve"> </w:t>
      </w:r>
      <w:proofErr w:type="spellStart"/>
      <w:r>
        <w:t>behov</w:t>
      </w:r>
      <w:proofErr w:type="spellEnd"/>
      <w:r>
        <w:t xml:space="preserve"> for å </w:t>
      </w:r>
      <w:proofErr w:type="spellStart"/>
      <w:r>
        <w:t>vite</w:t>
      </w:r>
      <w:proofErr w:type="spellEnd"/>
      <w:r>
        <w:t xml:space="preserve"> for å </w:t>
      </w:r>
      <w:proofErr w:type="spellStart"/>
      <w:r>
        <w:t>kunne</w:t>
      </w:r>
      <w:proofErr w:type="spellEnd"/>
      <w:r>
        <w:t xml:space="preserve"> </w:t>
      </w:r>
      <w:proofErr w:type="spellStart"/>
      <w:r>
        <w:t>forstå</w:t>
      </w:r>
      <w:proofErr w:type="spellEnd"/>
      <w:r>
        <w:t xml:space="preserve"> </w:t>
      </w:r>
      <w:proofErr w:type="spellStart"/>
      <w:r>
        <w:t>oppgaven</w:t>
      </w:r>
      <w:proofErr w:type="spellEnd"/>
      <w:r>
        <w:t xml:space="preserve"> di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3&lt;/item&gt;&lt;/record-ids&gt;&lt;/item&gt;&lt;/Libraries&gt;"/>
  </w:docVars>
  <w:rsids>
    <w:rsidRoot w:val="00AC0DD8"/>
    <w:rsid w:val="00001702"/>
    <w:rsid w:val="00003D8B"/>
    <w:rsid w:val="000048F2"/>
    <w:rsid w:val="0000577B"/>
    <w:rsid w:val="00012891"/>
    <w:rsid w:val="000133F7"/>
    <w:rsid w:val="00013AC9"/>
    <w:rsid w:val="0001643F"/>
    <w:rsid w:val="00020369"/>
    <w:rsid w:val="00024417"/>
    <w:rsid w:val="00024D0E"/>
    <w:rsid w:val="0002517A"/>
    <w:rsid w:val="000272E9"/>
    <w:rsid w:val="00033118"/>
    <w:rsid w:val="00034B85"/>
    <w:rsid w:val="0004046F"/>
    <w:rsid w:val="00052EC0"/>
    <w:rsid w:val="0006152D"/>
    <w:rsid w:val="000667A1"/>
    <w:rsid w:val="000670AB"/>
    <w:rsid w:val="00070B70"/>
    <w:rsid w:val="00074A8D"/>
    <w:rsid w:val="00083A45"/>
    <w:rsid w:val="00085341"/>
    <w:rsid w:val="00091455"/>
    <w:rsid w:val="00094A9E"/>
    <w:rsid w:val="0009636E"/>
    <w:rsid w:val="000A30B5"/>
    <w:rsid w:val="000A49D1"/>
    <w:rsid w:val="000A6D65"/>
    <w:rsid w:val="000B3AFD"/>
    <w:rsid w:val="000C644B"/>
    <w:rsid w:val="000D0818"/>
    <w:rsid w:val="000D2728"/>
    <w:rsid w:val="000D4278"/>
    <w:rsid w:val="000E187C"/>
    <w:rsid w:val="000E1C2D"/>
    <w:rsid w:val="000F235E"/>
    <w:rsid w:val="001013AB"/>
    <w:rsid w:val="001130ED"/>
    <w:rsid w:val="00114ADC"/>
    <w:rsid w:val="00115ACF"/>
    <w:rsid w:val="00116E73"/>
    <w:rsid w:val="00117863"/>
    <w:rsid w:val="00130771"/>
    <w:rsid w:val="00136D9E"/>
    <w:rsid w:val="001373E0"/>
    <w:rsid w:val="00140A3C"/>
    <w:rsid w:val="00140C23"/>
    <w:rsid w:val="00143946"/>
    <w:rsid w:val="001440EB"/>
    <w:rsid w:val="001458BC"/>
    <w:rsid w:val="00147995"/>
    <w:rsid w:val="00151899"/>
    <w:rsid w:val="00151B88"/>
    <w:rsid w:val="0015367B"/>
    <w:rsid w:val="00154016"/>
    <w:rsid w:val="00166C1A"/>
    <w:rsid w:val="0016756D"/>
    <w:rsid w:val="001677DE"/>
    <w:rsid w:val="001705F3"/>
    <w:rsid w:val="00172BB3"/>
    <w:rsid w:val="00173F38"/>
    <w:rsid w:val="00194BC6"/>
    <w:rsid w:val="001A1F3F"/>
    <w:rsid w:val="001A3B4F"/>
    <w:rsid w:val="001B064E"/>
    <w:rsid w:val="001B146E"/>
    <w:rsid w:val="001B1BAA"/>
    <w:rsid w:val="001B3B56"/>
    <w:rsid w:val="001B67CA"/>
    <w:rsid w:val="001D1756"/>
    <w:rsid w:val="001E2629"/>
    <w:rsid w:val="001F2FD0"/>
    <w:rsid w:val="001F3FA0"/>
    <w:rsid w:val="002017B7"/>
    <w:rsid w:val="00204CD2"/>
    <w:rsid w:val="00206030"/>
    <w:rsid w:val="00206EE0"/>
    <w:rsid w:val="00207CD4"/>
    <w:rsid w:val="00213409"/>
    <w:rsid w:val="002137A0"/>
    <w:rsid w:val="00216B33"/>
    <w:rsid w:val="00217802"/>
    <w:rsid w:val="002205D8"/>
    <w:rsid w:val="00221AC7"/>
    <w:rsid w:val="002350FF"/>
    <w:rsid w:val="002401A2"/>
    <w:rsid w:val="00240C08"/>
    <w:rsid w:val="00241233"/>
    <w:rsid w:val="00241439"/>
    <w:rsid w:val="00242DFB"/>
    <w:rsid w:val="002433FC"/>
    <w:rsid w:val="00243ABA"/>
    <w:rsid w:val="002512AD"/>
    <w:rsid w:val="00251AB7"/>
    <w:rsid w:val="00251EDA"/>
    <w:rsid w:val="00253264"/>
    <w:rsid w:val="002565C9"/>
    <w:rsid w:val="002578AC"/>
    <w:rsid w:val="00257D76"/>
    <w:rsid w:val="00273E90"/>
    <w:rsid w:val="00275AA0"/>
    <w:rsid w:val="00284BBF"/>
    <w:rsid w:val="002852EF"/>
    <w:rsid w:val="00292830"/>
    <w:rsid w:val="00292DFD"/>
    <w:rsid w:val="00297C9A"/>
    <w:rsid w:val="002A00DB"/>
    <w:rsid w:val="002B0979"/>
    <w:rsid w:val="002B3EE3"/>
    <w:rsid w:val="002C2384"/>
    <w:rsid w:val="002D3608"/>
    <w:rsid w:val="002D7163"/>
    <w:rsid w:val="002E0A16"/>
    <w:rsid w:val="002E24D6"/>
    <w:rsid w:val="002E250D"/>
    <w:rsid w:val="002E6245"/>
    <w:rsid w:val="002E7C7D"/>
    <w:rsid w:val="002F06EB"/>
    <w:rsid w:val="002F48AE"/>
    <w:rsid w:val="002F64E9"/>
    <w:rsid w:val="002F78B2"/>
    <w:rsid w:val="00310A37"/>
    <w:rsid w:val="0031308D"/>
    <w:rsid w:val="003170BD"/>
    <w:rsid w:val="00317A33"/>
    <w:rsid w:val="0032037B"/>
    <w:rsid w:val="00324825"/>
    <w:rsid w:val="003258CF"/>
    <w:rsid w:val="00327356"/>
    <w:rsid w:val="00335C73"/>
    <w:rsid w:val="003407F3"/>
    <w:rsid w:val="00346FE2"/>
    <w:rsid w:val="00352A51"/>
    <w:rsid w:val="00361542"/>
    <w:rsid w:val="003664AE"/>
    <w:rsid w:val="00375545"/>
    <w:rsid w:val="00376795"/>
    <w:rsid w:val="0038389B"/>
    <w:rsid w:val="00390774"/>
    <w:rsid w:val="003A0C8F"/>
    <w:rsid w:val="003B065D"/>
    <w:rsid w:val="003B23DA"/>
    <w:rsid w:val="003C2B91"/>
    <w:rsid w:val="003C7FEE"/>
    <w:rsid w:val="003D085C"/>
    <w:rsid w:val="003D1F59"/>
    <w:rsid w:val="003E7F67"/>
    <w:rsid w:val="003F2CD6"/>
    <w:rsid w:val="00401419"/>
    <w:rsid w:val="00401648"/>
    <w:rsid w:val="00401D77"/>
    <w:rsid w:val="00405B94"/>
    <w:rsid w:val="00405D80"/>
    <w:rsid w:val="0042234C"/>
    <w:rsid w:val="0044604D"/>
    <w:rsid w:val="00446A01"/>
    <w:rsid w:val="00450026"/>
    <w:rsid w:val="00460901"/>
    <w:rsid w:val="00471EAE"/>
    <w:rsid w:val="00474D00"/>
    <w:rsid w:val="004753AB"/>
    <w:rsid w:val="00476A33"/>
    <w:rsid w:val="004800ED"/>
    <w:rsid w:val="00481361"/>
    <w:rsid w:val="00484C89"/>
    <w:rsid w:val="00485931"/>
    <w:rsid w:val="004926C6"/>
    <w:rsid w:val="004A7A54"/>
    <w:rsid w:val="004B32CA"/>
    <w:rsid w:val="004B4D9B"/>
    <w:rsid w:val="004B627F"/>
    <w:rsid w:val="004B7465"/>
    <w:rsid w:val="004C0474"/>
    <w:rsid w:val="004C0712"/>
    <w:rsid w:val="004C6336"/>
    <w:rsid w:val="004D4A03"/>
    <w:rsid w:val="004D76D9"/>
    <w:rsid w:val="004E3D59"/>
    <w:rsid w:val="004F5D2B"/>
    <w:rsid w:val="004F7D62"/>
    <w:rsid w:val="00504B85"/>
    <w:rsid w:val="00505EB4"/>
    <w:rsid w:val="00510841"/>
    <w:rsid w:val="005136DF"/>
    <w:rsid w:val="00514DCF"/>
    <w:rsid w:val="005245D3"/>
    <w:rsid w:val="00525B29"/>
    <w:rsid w:val="0052725A"/>
    <w:rsid w:val="00530DFE"/>
    <w:rsid w:val="00540D22"/>
    <w:rsid w:val="005443A7"/>
    <w:rsid w:val="00552661"/>
    <w:rsid w:val="0055476A"/>
    <w:rsid w:val="005564EA"/>
    <w:rsid w:val="005608A0"/>
    <w:rsid w:val="005616D7"/>
    <w:rsid w:val="005758DD"/>
    <w:rsid w:val="00576788"/>
    <w:rsid w:val="00580292"/>
    <w:rsid w:val="00583FE1"/>
    <w:rsid w:val="005865AE"/>
    <w:rsid w:val="005875E7"/>
    <w:rsid w:val="0059381F"/>
    <w:rsid w:val="00594F51"/>
    <w:rsid w:val="005959C1"/>
    <w:rsid w:val="005A7E86"/>
    <w:rsid w:val="005B014B"/>
    <w:rsid w:val="005B1D37"/>
    <w:rsid w:val="005D522C"/>
    <w:rsid w:val="005E1A63"/>
    <w:rsid w:val="005E2935"/>
    <w:rsid w:val="005E34CF"/>
    <w:rsid w:val="005E5D6E"/>
    <w:rsid w:val="005F11F9"/>
    <w:rsid w:val="005F142B"/>
    <w:rsid w:val="005F1D31"/>
    <w:rsid w:val="005F7A2F"/>
    <w:rsid w:val="00602A0C"/>
    <w:rsid w:val="00603F48"/>
    <w:rsid w:val="00610012"/>
    <w:rsid w:val="00615B00"/>
    <w:rsid w:val="00617DBF"/>
    <w:rsid w:val="0062090F"/>
    <w:rsid w:val="006236EB"/>
    <w:rsid w:val="00627557"/>
    <w:rsid w:val="006309D1"/>
    <w:rsid w:val="00632D2F"/>
    <w:rsid w:val="006352DB"/>
    <w:rsid w:val="006460B9"/>
    <w:rsid w:val="00646D23"/>
    <w:rsid w:val="00646FDA"/>
    <w:rsid w:val="00647A10"/>
    <w:rsid w:val="00650309"/>
    <w:rsid w:val="00653BFC"/>
    <w:rsid w:val="006565F7"/>
    <w:rsid w:val="00663B0C"/>
    <w:rsid w:val="0066669D"/>
    <w:rsid w:val="00670513"/>
    <w:rsid w:val="006812B4"/>
    <w:rsid w:val="00683056"/>
    <w:rsid w:val="00686A10"/>
    <w:rsid w:val="006873F0"/>
    <w:rsid w:val="0068779C"/>
    <w:rsid w:val="00697CCB"/>
    <w:rsid w:val="006A0909"/>
    <w:rsid w:val="006A29AE"/>
    <w:rsid w:val="006B0D68"/>
    <w:rsid w:val="006B17D2"/>
    <w:rsid w:val="006B29DE"/>
    <w:rsid w:val="006B30A8"/>
    <w:rsid w:val="006B76A3"/>
    <w:rsid w:val="006C3C74"/>
    <w:rsid w:val="006D1DA4"/>
    <w:rsid w:val="006D37F1"/>
    <w:rsid w:val="006D3F23"/>
    <w:rsid w:val="006D5637"/>
    <w:rsid w:val="006D76E3"/>
    <w:rsid w:val="006E6766"/>
    <w:rsid w:val="006F023A"/>
    <w:rsid w:val="006F0EA1"/>
    <w:rsid w:val="006F2DF9"/>
    <w:rsid w:val="00711A6C"/>
    <w:rsid w:val="00716402"/>
    <w:rsid w:val="0072375A"/>
    <w:rsid w:val="00723D99"/>
    <w:rsid w:val="00723EA5"/>
    <w:rsid w:val="00725351"/>
    <w:rsid w:val="007400FC"/>
    <w:rsid w:val="00745648"/>
    <w:rsid w:val="00747AF8"/>
    <w:rsid w:val="00750FD9"/>
    <w:rsid w:val="00751443"/>
    <w:rsid w:val="00751909"/>
    <w:rsid w:val="0075346C"/>
    <w:rsid w:val="007628EA"/>
    <w:rsid w:val="00765BF9"/>
    <w:rsid w:val="00772DA8"/>
    <w:rsid w:val="0077659F"/>
    <w:rsid w:val="00782F25"/>
    <w:rsid w:val="0079047F"/>
    <w:rsid w:val="007919D8"/>
    <w:rsid w:val="007A0AE1"/>
    <w:rsid w:val="007A3DFF"/>
    <w:rsid w:val="007A51E8"/>
    <w:rsid w:val="007A6747"/>
    <w:rsid w:val="007A6D85"/>
    <w:rsid w:val="007B2E27"/>
    <w:rsid w:val="007C404D"/>
    <w:rsid w:val="007C4687"/>
    <w:rsid w:val="007C51F1"/>
    <w:rsid w:val="007C579A"/>
    <w:rsid w:val="007D0DCA"/>
    <w:rsid w:val="007D3863"/>
    <w:rsid w:val="007D491D"/>
    <w:rsid w:val="007D6864"/>
    <w:rsid w:val="007E027E"/>
    <w:rsid w:val="007E0F54"/>
    <w:rsid w:val="007E33ED"/>
    <w:rsid w:val="007E7E53"/>
    <w:rsid w:val="007F4C71"/>
    <w:rsid w:val="007F5E00"/>
    <w:rsid w:val="00820A65"/>
    <w:rsid w:val="00830688"/>
    <w:rsid w:val="00832D78"/>
    <w:rsid w:val="00833FCC"/>
    <w:rsid w:val="0083454C"/>
    <w:rsid w:val="00834D51"/>
    <w:rsid w:val="008379A3"/>
    <w:rsid w:val="00842A69"/>
    <w:rsid w:val="0084702B"/>
    <w:rsid w:val="00853E64"/>
    <w:rsid w:val="008569AE"/>
    <w:rsid w:val="00856AEF"/>
    <w:rsid w:val="00856EA2"/>
    <w:rsid w:val="008612C9"/>
    <w:rsid w:val="00861C48"/>
    <w:rsid w:val="00863CCE"/>
    <w:rsid w:val="00864DA3"/>
    <w:rsid w:val="00870AB3"/>
    <w:rsid w:val="00873DF5"/>
    <w:rsid w:val="0087539E"/>
    <w:rsid w:val="00882340"/>
    <w:rsid w:val="008838F4"/>
    <w:rsid w:val="008849B0"/>
    <w:rsid w:val="00890DD8"/>
    <w:rsid w:val="0089188F"/>
    <w:rsid w:val="00892F28"/>
    <w:rsid w:val="008A0EE0"/>
    <w:rsid w:val="008A32CF"/>
    <w:rsid w:val="008B0358"/>
    <w:rsid w:val="008B3ABD"/>
    <w:rsid w:val="008C251B"/>
    <w:rsid w:val="008D1BB4"/>
    <w:rsid w:val="008D3062"/>
    <w:rsid w:val="008D65BD"/>
    <w:rsid w:val="008E0068"/>
    <w:rsid w:val="008E1458"/>
    <w:rsid w:val="008E6C88"/>
    <w:rsid w:val="008E7B71"/>
    <w:rsid w:val="008F197D"/>
    <w:rsid w:val="008F6853"/>
    <w:rsid w:val="0090284C"/>
    <w:rsid w:val="00906D9F"/>
    <w:rsid w:val="00907106"/>
    <w:rsid w:val="00911B53"/>
    <w:rsid w:val="00916706"/>
    <w:rsid w:val="00921B59"/>
    <w:rsid w:val="00922CE8"/>
    <w:rsid w:val="00923176"/>
    <w:rsid w:val="0092436D"/>
    <w:rsid w:val="00925484"/>
    <w:rsid w:val="00930B5D"/>
    <w:rsid w:val="009323F2"/>
    <w:rsid w:val="009375DA"/>
    <w:rsid w:val="0094149E"/>
    <w:rsid w:val="00943075"/>
    <w:rsid w:val="009458D1"/>
    <w:rsid w:val="0094663A"/>
    <w:rsid w:val="00946FA1"/>
    <w:rsid w:val="00950685"/>
    <w:rsid w:val="00951B02"/>
    <w:rsid w:val="00956A27"/>
    <w:rsid w:val="009640DB"/>
    <w:rsid w:val="00964BD7"/>
    <w:rsid w:val="00967AF9"/>
    <w:rsid w:val="00970292"/>
    <w:rsid w:val="009728BC"/>
    <w:rsid w:val="00974E64"/>
    <w:rsid w:val="009755DE"/>
    <w:rsid w:val="00976720"/>
    <w:rsid w:val="00985146"/>
    <w:rsid w:val="00986D71"/>
    <w:rsid w:val="00992CB8"/>
    <w:rsid w:val="009A04D1"/>
    <w:rsid w:val="009A787B"/>
    <w:rsid w:val="009B6387"/>
    <w:rsid w:val="009C0653"/>
    <w:rsid w:val="009C6F0A"/>
    <w:rsid w:val="009D26FF"/>
    <w:rsid w:val="009E65B1"/>
    <w:rsid w:val="009E7F32"/>
    <w:rsid w:val="009F05CB"/>
    <w:rsid w:val="009F14F4"/>
    <w:rsid w:val="009F2CF6"/>
    <w:rsid w:val="009F3C29"/>
    <w:rsid w:val="009F738B"/>
    <w:rsid w:val="00A065E7"/>
    <w:rsid w:val="00A16D12"/>
    <w:rsid w:val="00A2024F"/>
    <w:rsid w:val="00A2179A"/>
    <w:rsid w:val="00A25C4E"/>
    <w:rsid w:val="00A273B1"/>
    <w:rsid w:val="00A314A9"/>
    <w:rsid w:val="00A52934"/>
    <w:rsid w:val="00A5438C"/>
    <w:rsid w:val="00A6077F"/>
    <w:rsid w:val="00A61937"/>
    <w:rsid w:val="00A61F4B"/>
    <w:rsid w:val="00A648EE"/>
    <w:rsid w:val="00A6608A"/>
    <w:rsid w:val="00A66828"/>
    <w:rsid w:val="00A81AA7"/>
    <w:rsid w:val="00A87103"/>
    <w:rsid w:val="00A9114B"/>
    <w:rsid w:val="00A913B6"/>
    <w:rsid w:val="00A92774"/>
    <w:rsid w:val="00A958CD"/>
    <w:rsid w:val="00AA50AB"/>
    <w:rsid w:val="00AB2C56"/>
    <w:rsid w:val="00AB7600"/>
    <w:rsid w:val="00AC0DD8"/>
    <w:rsid w:val="00AC3369"/>
    <w:rsid w:val="00AC3F96"/>
    <w:rsid w:val="00AC4B06"/>
    <w:rsid w:val="00AD2A46"/>
    <w:rsid w:val="00AD3AE0"/>
    <w:rsid w:val="00AE447D"/>
    <w:rsid w:val="00AE6ABB"/>
    <w:rsid w:val="00AF19F3"/>
    <w:rsid w:val="00AF22FA"/>
    <w:rsid w:val="00AF372D"/>
    <w:rsid w:val="00AF4B4F"/>
    <w:rsid w:val="00B0287E"/>
    <w:rsid w:val="00B02B38"/>
    <w:rsid w:val="00B1253D"/>
    <w:rsid w:val="00B17C75"/>
    <w:rsid w:val="00B22822"/>
    <w:rsid w:val="00B22960"/>
    <w:rsid w:val="00B30EC2"/>
    <w:rsid w:val="00B31AB0"/>
    <w:rsid w:val="00B35466"/>
    <w:rsid w:val="00B40563"/>
    <w:rsid w:val="00B411AC"/>
    <w:rsid w:val="00B42367"/>
    <w:rsid w:val="00B446CD"/>
    <w:rsid w:val="00B4700B"/>
    <w:rsid w:val="00B5228F"/>
    <w:rsid w:val="00B53B6A"/>
    <w:rsid w:val="00B5625B"/>
    <w:rsid w:val="00B57767"/>
    <w:rsid w:val="00B60F1A"/>
    <w:rsid w:val="00B72AB9"/>
    <w:rsid w:val="00B758D3"/>
    <w:rsid w:val="00B861C4"/>
    <w:rsid w:val="00B952CC"/>
    <w:rsid w:val="00BA036A"/>
    <w:rsid w:val="00BA38E8"/>
    <w:rsid w:val="00BB5B4C"/>
    <w:rsid w:val="00BB7552"/>
    <w:rsid w:val="00BC13C2"/>
    <w:rsid w:val="00BC1D97"/>
    <w:rsid w:val="00BC31EB"/>
    <w:rsid w:val="00BD29D0"/>
    <w:rsid w:val="00BE4A8B"/>
    <w:rsid w:val="00BE4F31"/>
    <w:rsid w:val="00BE5263"/>
    <w:rsid w:val="00BE5A1E"/>
    <w:rsid w:val="00C02BBE"/>
    <w:rsid w:val="00C12E6C"/>
    <w:rsid w:val="00C14757"/>
    <w:rsid w:val="00C2161A"/>
    <w:rsid w:val="00C30FF6"/>
    <w:rsid w:val="00C34143"/>
    <w:rsid w:val="00C3768E"/>
    <w:rsid w:val="00C41098"/>
    <w:rsid w:val="00C4456A"/>
    <w:rsid w:val="00C50CDA"/>
    <w:rsid w:val="00C54332"/>
    <w:rsid w:val="00C54BD1"/>
    <w:rsid w:val="00C5704E"/>
    <w:rsid w:val="00C6020F"/>
    <w:rsid w:val="00C61015"/>
    <w:rsid w:val="00C65359"/>
    <w:rsid w:val="00C71B4D"/>
    <w:rsid w:val="00C73817"/>
    <w:rsid w:val="00C773AC"/>
    <w:rsid w:val="00C77C41"/>
    <w:rsid w:val="00C86179"/>
    <w:rsid w:val="00C8643B"/>
    <w:rsid w:val="00C90402"/>
    <w:rsid w:val="00C909E1"/>
    <w:rsid w:val="00C90D06"/>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77B3"/>
    <w:rsid w:val="00CE21D3"/>
    <w:rsid w:val="00CF07E0"/>
    <w:rsid w:val="00CF1933"/>
    <w:rsid w:val="00CF2CD1"/>
    <w:rsid w:val="00CF449D"/>
    <w:rsid w:val="00D01D6E"/>
    <w:rsid w:val="00D021DA"/>
    <w:rsid w:val="00D17003"/>
    <w:rsid w:val="00D3461B"/>
    <w:rsid w:val="00D375D6"/>
    <w:rsid w:val="00D42D13"/>
    <w:rsid w:val="00D45BD9"/>
    <w:rsid w:val="00D54ED9"/>
    <w:rsid w:val="00D55FC2"/>
    <w:rsid w:val="00D65FA5"/>
    <w:rsid w:val="00D84861"/>
    <w:rsid w:val="00D8695A"/>
    <w:rsid w:val="00D96132"/>
    <w:rsid w:val="00D97514"/>
    <w:rsid w:val="00DB1543"/>
    <w:rsid w:val="00DB56B1"/>
    <w:rsid w:val="00DC3F82"/>
    <w:rsid w:val="00DD0CD5"/>
    <w:rsid w:val="00DD6F1C"/>
    <w:rsid w:val="00DE21CF"/>
    <w:rsid w:val="00DE2ED6"/>
    <w:rsid w:val="00DE3B43"/>
    <w:rsid w:val="00DF20DE"/>
    <w:rsid w:val="00DF7CAF"/>
    <w:rsid w:val="00E0257A"/>
    <w:rsid w:val="00E05EE3"/>
    <w:rsid w:val="00E06AEC"/>
    <w:rsid w:val="00E07923"/>
    <w:rsid w:val="00E102DA"/>
    <w:rsid w:val="00E177E4"/>
    <w:rsid w:val="00E27D06"/>
    <w:rsid w:val="00E30B3D"/>
    <w:rsid w:val="00E3291D"/>
    <w:rsid w:val="00E34FBD"/>
    <w:rsid w:val="00E42487"/>
    <w:rsid w:val="00E44636"/>
    <w:rsid w:val="00E4611C"/>
    <w:rsid w:val="00E50DEC"/>
    <w:rsid w:val="00E5153E"/>
    <w:rsid w:val="00E51982"/>
    <w:rsid w:val="00E61BFE"/>
    <w:rsid w:val="00E62DCA"/>
    <w:rsid w:val="00E62E49"/>
    <w:rsid w:val="00E675AA"/>
    <w:rsid w:val="00E71750"/>
    <w:rsid w:val="00E72429"/>
    <w:rsid w:val="00E755CF"/>
    <w:rsid w:val="00E75E64"/>
    <w:rsid w:val="00E805DC"/>
    <w:rsid w:val="00E81B3C"/>
    <w:rsid w:val="00E8275B"/>
    <w:rsid w:val="00E8798A"/>
    <w:rsid w:val="00EA5838"/>
    <w:rsid w:val="00EA689C"/>
    <w:rsid w:val="00EB0977"/>
    <w:rsid w:val="00EB7A5F"/>
    <w:rsid w:val="00EC4F24"/>
    <w:rsid w:val="00EC52D9"/>
    <w:rsid w:val="00ED3335"/>
    <w:rsid w:val="00ED3E9A"/>
    <w:rsid w:val="00ED46F9"/>
    <w:rsid w:val="00ED4B67"/>
    <w:rsid w:val="00ED5E8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360F"/>
    <w:rsid w:val="00F74F50"/>
    <w:rsid w:val="00F753C0"/>
    <w:rsid w:val="00F775D9"/>
    <w:rsid w:val="00F81767"/>
    <w:rsid w:val="00F93959"/>
    <w:rsid w:val="00FA6A2C"/>
    <w:rsid w:val="00FB3B50"/>
    <w:rsid w:val="00FB705C"/>
    <w:rsid w:val="00FC093B"/>
    <w:rsid w:val="00FD16DD"/>
    <w:rsid w:val="00FD2E95"/>
    <w:rsid w:val="00FD7F02"/>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10" Type="http://schemas.openxmlformats.org/officeDocument/2006/relationships/comments" Target="comments.xml"/><Relationship Id="rId9" Type="http://schemas.openxmlformats.org/officeDocument/2006/relationships/image" Target="media/image2.png"/><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68012B-19B2-1946-98BA-1AFB643E7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3</Pages>
  <Words>6786</Words>
  <Characters>38683</Characters>
  <Application>Microsoft Macintosh Word</Application>
  <DocSecurity>0</DocSecurity>
  <Lines>322</Lines>
  <Paragraphs>90</Paragraphs>
  <ScaleCrop>false</ScaleCrop>
  <Company/>
  <LinksUpToDate>false</LinksUpToDate>
  <CharactersWithSpaces>45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1</cp:revision>
  <dcterms:created xsi:type="dcterms:W3CDTF">2013-02-24T12:21:00Z</dcterms:created>
  <dcterms:modified xsi:type="dcterms:W3CDTF">2013-03-27T15:49:00Z</dcterms:modified>
</cp:coreProperties>
</file>